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77B7" w:rsidRDefault="00470E9F">
      <w:pPr>
        <w:pStyle w:val="Heading1"/>
        <w:spacing w:after="0" w:line="240" w:lineRule="auto"/>
        <w:ind w:left="1890" w:right="1890" w:firstLine="0"/>
        <w:jc w:val="center"/>
      </w:pPr>
      <w:r>
        <w:t xml:space="preserve">After Deterrence: </w:t>
      </w:r>
      <w:r>
        <w:br/>
        <w:t>Explaining Conflict Short of War</w:t>
      </w:r>
    </w:p>
    <w:p w:rsidR="000A77B7" w:rsidRDefault="000A77B7">
      <w:pPr>
        <w:spacing w:after="200" w:line="240" w:lineRule="auto"/>
        <w:ind w:left="10" w:hanging="10"/>
        <w:jc w:val="center"/>
      </w:pPr>
    </w:p>
    <w:p w:rsidR="000A77B7" w:rsidRDefault="00470E9F">
      <w:pPr>
        <w:spacing w:after="200" w:line="240" w:lineRule="auto"/>
        <w:ind w:left="10" w:right="0" w:hanging="10"/>
        <w:jc w:val="center"/>
      </w:pPr>
      <w:r>
        <w:t>June 2019</w:t>
      </w:r>
    </w:p>
    <w:p w:rsidR="000A77B7" w:rsidRDefault="00470E9F">
      <w:pPr>
        <w:ind w:left="432" w:right="432" w:firstLine="0"/>
      </w:pPr>
      <w:r>
        <w:t>Russia’s intervention in Ukraine highlighted an emerging phenomenon of conflict in the “gray zone” between peace and war. Is limited conflict, leveraging novel tactics and technologies, an effective way to subvert deterrence—as many believe—or does it reflect deterrence success? While limited war is nothing new, most attention has focused on conflict with weaker, irregular actors that possess limited means. Gray zone conflict, by contrast, involves stronger, nation-state actors with limited ends. There are two reasons why capable actors might choose to employ only a subset of their capabilities. Actors may limit their effort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is better understood as a reflection of weakness than as an expression of strength.</w:t>
      </w:r>
    </w:p>
    <w:p w:rsidR="000A77B7" w:rsidRDefault="000A77B7">
      <w:pPr>
        <w:rPr>
          <w:b/>
        </w:rPr>
      </w:pPr>
    </w:p>
    <w:p w:rsidR="000A77B7" w:rsidRDefault="00470E9F">
      <w:pPr>
        <w:spacing w:after="200" w:line="276" w:lineRule="auto"/>
        <w:ind w:right="0" w:firstLine="0"/>
        <w:jc w:val="left"/>
      </w:pPr>
      <w:r>
        <w:t xml:space="preserve">Word Count: </w:t>
      </w:r>
      <w:r w:rsidR="008517B5">
        <w:t xml:space="preserve">15166 </w:t>
      </w:r>
      <w:r w:rsidR="00601434">
        <w:t>(including title page and abstract)</w:t>
      </w:r>
      <w:r>
        <w:br w:type="page"/>
      </w:r>
    </w:p>
    <w:p w:rsidR="000A77B7" w:rsidRDefault="00470E9F">
      <w:pPr>
        <w:pStyle w:val="Heading1"/>
        <w:spacing w:after="200" w:line="276" w:lineRule="auto"/>
        <w:ind w:left="-5" w:right="10" w:firstLine="0"/>
      </w:pPr>
      <w:r>
        <w:lastRenderedPageBreak/>
        <w:t>Introduction</w:t>
      </w:r>
    </w:p>
    <w:p w:rsidR="000A77B7" w:rsidRDefault="00470E9F">
      <w:pPr>
        <w:spacing w:before="200" w:after="200" w:line="276" w:lineRule="auto"/>
        <w:ind w:left="-15" w:right="0" w:firstLine="0"/>
      </w:pPr>
      <w:r>
        <w:t>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they 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the wave of nationalist populism opposed to the “liberal international order,” while ensuring that military confrontation between Russia and NATO does not take place.</w:t>
      </w:r>
      <w:r>
        <w:rPr>
          <w:rStyle w:val="FootnoteAnchor"/>
        </w:rPr>
        <w:footnoteReference w:id="3"/>
      </w:r>
    </w:p>
    <w:p w:rsidR="000A77B7" w:rsidRDefault="00470E9F">
      <w:pPr>
        <w:spacing w:before="200" w:after="200" w:line="276" w:lineRule="auto"/>
        <w:ind w:left="-15" w:right="0" w:firstLine="0"/>
      </w:pPr>
      <w:r>
        <w:t>According to the former British Defense Secretary,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gray zone” has even been extended to “little blue men” used by China to erode “red lines” in maritime East Asia.</w:t>
      </w:r>
      <w:r>
        <w:rPr>
          <w:rStyle w:val="FootnoteAnchor"/>
        </w:rPr>
        <w:footnoteReference w:id="5"/>
      </w:r>
      <w:r>
        <w:t xml:space="preserve"> The kaleidoscopic language highlights both practical </w:t>
      </w:r>
      <w:r>
        <w:lastRenderedPageBreak/>
        <w:t xml:space="preserve">and conceptual challenges in the practice of deterrence. As the Chairman of the Joint Chiefs of Staff noted, “Our traditional approach is either we’re at peace or at conflict. And I think that’s insufficient to deal with the actors that </w:t>
      </w:r>
      <w:proofErr w:type="gramStart"/>
      <w:r>
        <w:t>actually seek</w:t>
      </w:r>
      <w:proofErr w:type="gramEnd"/>
      <w:r>
        <w:t xml:space="preserve"> to advance their interests while avoiding our strengths”.</w:t>
      </w:r>
      <w:r>
        <w:rPr>
          <w:rStyle w:val="FootnoteAnchor"/>
        </w:rPr>
        <w:footnoteReference w:id="6"/>
      </w:r>
    </w:p>
    <w:p w:rsidR="000A77B7" w:rsidRDefault="00470E9F">
      <w:pPr>
        <w:spacing w:after="200" w:line="276" w:lineRule="auto"/>
        <w:ind w:left="-15" w:right="0" w:firstLine="0"/>
      </w:pPr>
      <w:r>
        <w:t>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Covert intervention and cyber campaigns are better understood as sub-optimal, “second-best” strategies for maximizing political-military influence, which would be more effectively achieved through overt intervention, although at increased cost and risk. In sum, gray zone actors do not care enough to send the very best.</w:t>
      </w:r>
    </w:p>
    <w:p w:rsidR="000A77B7" w:rsidRDefault="00470E9F">
      <w:pPr>
        <w:spacing w:after="200" w:line="276" w:lineRule="auto"/>
        <w:ind w:left="-15" w:right="0" w:firstLine="0"/>
      </w:pPr>
      <w:r>
        <w:t>The good news in our version of events is that gray zone conflict is a response to deterrence success. The severity of gray zone conflict should then be attenuated wherever the defender’s power and resolve are higher. The bad news in this conception is that gray zone conflict probes the threshold of deterrence effectiveness. Thus, conflict severity should be greater where defender power and resolve is more questionable. A nation’s interests will vary across different issue areas, as will 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rsidR="000A77B7" w:rsidRDefault="00470E9F">
      <w:pPr>
        <w:spacing w:after="200" w:line="276" w:lineRule="auto"/>
        <w:ind w:right="0" w:firstLine="0"/>
      </w:pPr>
      <w:r>
        <w:t xml:space="preserve">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w:t>
      </w:r>
      <w:r>
        <w:lastRenderedPageBreak/>
        <w:t>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rsidR="000A77B7" w:rsidRDefault="00470E9F">
      <w:pPr>
        <w:pStyle w:val="Heading1"/>
        <w:spacing w:after="200" w:line="276" w:lineRule="auto"/>
        <w:ind w:left="-5" w:right="10" w:firstLine="0"/>
      </w:pPr>
      <w:r>
        <w:t>Between Peace and War</w:t>
      </w:r>
    </w:p>
    <w:p w:rsidR="000A77B7" w:rsidRDefault="00470E9F">
      <w:pPr>
        <w:spacing w:after="200" w:line="276" w:lineRule="auto"/>
        <w:ind w:left="-15" w:right="0" w:firstLine="0"/>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proxy wars.</w:t>
      </w:r>
      <w:r>
        <w:rPr>
          <w:rStyle w:val="FootnoteAnchor"/>
        </w:rPr>
        <w:footnoteReference w:id="9"/>
      </w:r>
      <w:r>
        <w:t xml:space="preserve"> Many (but not all) of these concepts emphasize asymmetric struggles with </w:t>
      </w:r>
      <w:r>
        <w:lastRenderedPageBreak/>
        <w:t xml:space="preserve">combatants that are </w:t>
      </w:r>
      <w:r>
        <w:rPr>
          <w:i/>
        </w:rPr>
        <w:t xml:space="preserve">unable </w:t>
      </w:r>
      <w:r>
        <w:t xml:space="preserve">in material terms to fight on a larger scale or with higher intensity. </w:t>
      </w:r>
    </w:p>
    <w:p w:rsidR="000A77B7" w:rsidRDefault="00470E9F">
      <w:pPr>
        <w:spacing w:after="200" w:line="276" w:lineRule="auto"/>
        <w:ind w:left="-15" w:right="0" w:firstLine="0"/>
      </w:pPr>
      <w:r>
        <w:t xml:space="preserve">The interesting puzzle about gray zone conflict, as we will use the term here, is that adversaries are </w:t>
      </w:r>
      <w:r>
        <w:rPr>
          <w:i/>
        </w:rPr>
        <w:t xml:space="preserve">unwilling </w:t>
      </w:r>
      <w:r>
        <w:t>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Pr>
          <w:rStyle w:val="FootnoteAnchor"/>
        </w:rPr>
        <w:footnoteReference w:id="10"/>
      </w:r>
      <w:r>
        <w:t xml:space="preserve"> General Joseph </w:t>
      </w:r>
      <w:proofErr w:type="spellStart"/>
      <w:r>
        <w:t>Votel</w:t>
      </w:r>
      <w:proofErr w:type="spellEnd"/>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Pr>
          <w:rStyle w:val="FootnoteAnchor"/>
        </w:rPr>
        <w:footnoteReference w:id="11"/>
      </w:r>
      <w:r>
        <w:t>. Today many are concerned about an emerging manifestation of limited war, often called “gray zone conflict.” United States Special Operations Command (SOCOM) has defined it as:</w:t>
      </w:r>
    </w:p>
    <w:p w:rsidR="000A77B7" w:rsidRDefault="00470E9F">
      <w:pP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rsidR="000A77B7" w:rsidRDefault="00470E9F">
      <w:pPr>
        <w:spacing w:after="200" w:line="276" w:lineRule="auto"/>
        <w:ind w:left="-15" w:right="0" w:firstLine="0"/>
      </w:pPr>
      <w:r>
        <w:t xml:space="preserve">Again, this is not a new problem. </w:t>
      </w:r>
      <w:bookmarkStart w:id="11" w:name="_kr66excyhdrs"/>
      <w:bookmarkEnd w:id="11"/>
      <w:r>
        <w:t>While it is convenient to think of peace and war as dichotomous, discrete outcomes, observers have long recognized that tension and violence exist 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t>
      </w:r>
      <w:r>
        <w:lastRenderedPageBreak/>
        <w:t xml:space="preserve">war in the shadow of nuclear weapons (war limited by risks), and low-intensity conflict with irregular forces (war limited by means). </w:t>
      </w:r>
    </w:p>
    <w:p w:rsidR="000A77B7" w:rsidRDefault="00470E9F">
      <w:pPr>
        <w:pStyle w:val="Heading2"/>
      </w:pPr>
      <w:bookmarkStart w:id="13" w:name="_qmjz1equ8oin"/>
      <w:bookmarkEnd w:id="13"/>
      <w:r>
        <w:t>Wars Limited by Ends</w:t>
      </w:r>
    </w:p>
    <w:p w:rsidR="000A77B7" w:rsidRDefault="00470E9F">
      <w:pPr>
        <w:spacing w:after="200" w:line="276" w:lineRule="auto"/>
        <w:ind w:firstLine="0"/>
      </w:pPr>
      <w:r>
        <w:t>In the early days of the Cold War, George Kennan emphasized that both overt and covert political warfare could play a role in long-term strategic competition with the Soviet Union.</w:t>
      </w:r>
    </w:p>
    <w:p w:rsidR="000A77B7" w:rsidRDefault="00470E9F">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rsidR="000A77B7" w:rsidRDefault="00470E9F">
      <w:pPr>
        <w:spacing w:after="200" w:line="276" w:lineRule="auto"/>
        <w:ind w:firstLine="0"/>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conduct limited war and avoid escalation by restricting targets and weapons systems or limiting the geographic scope of conflict.</w:t>
      </w:r>
      <w:r>
        <w:rPr>
          <w:rStyle w:val="FootnoteAnchor"/>
        </w:rPr>
        <w:footnoteReference w:id="17"/>
      </w:r>
      <w:r>
        <w:t xml:space="preserve"> This form of war, ironically, and challengingly, required some 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rsidR="000A77B7" w:rsidRDefault="00470E9F">
      <w:pPr>
        <w:pStyle w:val="Heading2"/>
      </w:pPr>
      <w:bookmarkStart w:id="20" w:name="_6br7v1wizhuh"/>
      <w:bookmarkEnd w:id="20"/>
      <w:r>
        <w:lastRenderedPageBreak/>
        <w:t>Wars Limited by Risk</w:t>
      </w:r>
    </w:p>
    <w:p w:rsidR="000A77B7" w:rsidRDefault="00470E9F">
      <w:pPr>
        <w:spacing w:after="200" w:line="276" w:lineRule="auto"/>
        <w:ind w:left="-15" w:right="0" w:firstLine="0"/>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rsidR="000A77B7" w:rsidRDefault="00470E9F">
      <w:pPr>
        <w:spacing w:after="200" w:line="276" w:lineRule="auto"/>
        <w:ind w:left="-15" w:right="0" w:firstLine="0"/>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challenger brings to bear affects the stability of the conflict. More specifically, how much power the challenger brings to bear limits how much risk the </w:t>
      </w:r>
      <w:r>
        <w:lastRenderedPageBreak/>
        <w:t>defender can generate”.</w:t>
      </w:r>
      <w:r>
        <w:rPr>
          <w:rStyle w:val="FootnoteAnchor"/>
        </w:rPr>
        <w:footnoteReference w:id="27"/>
      </w:r>
      <w:r>
        <w:t xml:space="preserve"> Mutually constrained actors pursue (and resist) aggression furtively, </w:t>
      </w:r>
      <w:proofErr w:type="gramStart"/>
      <w:r>
        <w:t>so as to</w:t>
      </w:r>
      <w:proofErr w:type="gramEnd"/>
      <w:r>
        <w:t xml:space="preserve"> protect broader cooperative or compatible goals.</w:t>
      </w:r>
    </w:p>
    <w:p w:rsidR="000A77B7" w:rsidRDefault="00470E9F">
      <w:pPr>
        <w:spacing w:after="200" w:line="276" w:lineRule="auto"/>
        <w:ind w:left="-15" w:firstLine="0"/>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if the adversary limits its means and aims, even in cases where the target panics or fears that the attacker’s aims are not limited (as Israel did). Others share this perspective. Lieberman argues that “designing around” is a sign of deterrence success if an adversary shapes its challenge in response to the anticipated reaction of the defender.</w:t>
      </w:r>
      <w:r>
        <w:rPr>
          <w:rStyle w:val="FootnoteAnchor"/>
        </w:rPr>
        <w:footnoteReference w:id="30"/>
      </w:r>
    </w:p>
    <w:p w:rsidR="000A77B7" w:rsidRDefault="00470E9F">
      <w:pPr>
        <w:pStyle w:val="Heading2"/>
      </w:pPr>
      <w:bookmarkStart w:id="32" w:name="_h9izm43h2a15"/>
      <w:bookmarkEnd w:id="32"/>
      <w:r>
        <w:t>Wars Limited by Means</w:t>
      </w:r>
    </w:p>
    <w:p w:rsidR="000A77B7" w:rsidRDefault="00470E9F">
      <w:pPr>
        <w:spacing w:after="200" w:line="276" w:lineRule="auto"/>
        <w:ind w:left="-15" w:firstLine="0"/>
      </w:pPr>
      <w:r>
        <w:t>The Cold War witnessed numerous decolonization struggles and proxy wars in the Third World. Limited war with irregular forces rather than a peer competitor directly garnered much attention in the 1970s under the rubric of “low intensity conflict” or LIC.</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The common focus is on strategies of the weak. Unsurprisingly LIC is more prevalent in under-developed or poorly institutionalized </w:t>
      </w:r>
      <w:r>
        <w:lastRenderedPageBreak/>
        <w:t>regions.</w:t>
      </w:r>
      <w:r>
        <w:rPr>
          <w:rStyle w:val="FootnoteAnchor"/>
        </w:rPr>
        <w:footnoteReference w:id="33"/>
      </w:r>
      <w:r>
        <w:t xml:space="preserve"> The classical literature on counterinsurgency and its modern variants fall into this category.</w:t>
      </w:r>
      <w:r>
        <w:rPr>
          <w:rStyle w:val="FootnoteAnchor"/>
        </w:rPr>
        <w:footnoteReference w:id="34"/>
      </w:r>
    </w:p>
    <w:p w:rsidR="000A77B7" w:rsidRDefault="00470E9F">
      <w:pPr>
        <w:spacing w:after="200" w:line="276" w:lineRule="auto"/>
        <w:ind w:left="-15" w:firstLine="0"/>
      </w:pPr>
      <w:r>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38" w:name="_xv2zo47pbnrc"/>
      <w:bookmarkEnd w:id="38"/>
      <w:r>
        <w:t>.</w:t>
      </w:r>
    </w:p>
    <w:p w:rsidR="000A77B7" w:rsidRDefault="00470E9F">
      <w:pPr>
        <w:pStyle w:val="Heading2"/>
        <w:spacing w:after="200" w:line="276" w:lineRule="auto"/>
        <w:ind w:left="-15" w:right="10" w:firstLine="0"/>
      </w:pPr>
      <w:r>
        <w:t>Modern Gray Zone Conflict</w:t>
      </w:r>
    </w:p>
    <w:p w:rsidR="000A77B7" w:rsidRDefault="00470E9F">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its intervention in Ukraine in particular, is the paradigmatic </w:t>
      </w:r>
      <w:r>
        <w:lastRenderedPageBreak/>
        <w:t>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 Yet, as we show, Russia regularly pulls its punches.</w:t>
      </w:r>
    </w:p>
    <w:p w:rsidR="000A77B7" w:rsidRDefault="00470E9F">
      <w:pPr>
        <w:spacing w:after="200" w:line="276" w:lineRule="auto"/>
        <w:ind w:left="-15" w:right="0" w:firstLine="0"/>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hich low intensity conflict can be practiced. The emergence of new, cheaper implements of coercion, largely but not exclusively </w:t>
      </w:r>
      <w:proofErr w:type="gramStart"/>
      <w:r>
        <w:t>as a result of</w:t>
      </w:r>
      <w:proofErr w:type="gramEnd"/>
      <w:r>
        <w:t xml:space="preserve"> the information revolution, have made it easier than before to fight circumspect contests.</w:t>
      </w:r>
      <w:r>
        <w:rPr>
          <w:rStyle w:val="FootnoteAnchor"/>
        </w:rPr>
        <w:footnoteReference w:id="41"/>
      </w:r>
    </w:p>
    <w:p w:rsidR="000A77B7" w:rsidRDefault="00470E9F">
      <w:pPr>
        <w:spacing w:after="200" w:line="276" w:lineRule="auto"/>
        <w:ind w:left="-15" w:right="0" w:firstLine="0"/>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2"/>
      </w:r>
      <w:r>
        <w:t xml:space="preserve"> Compared to historical instances of subversion this is certainly true. Yet there are also more, and more technologically sophisticated, means available for all types of warfare, to include anti-satellite weapons, hypersonic munitions, and anti-ship ballistic missiles that are only likely </w:t>
      </w:r>
      <w:r>
        <w:lastRenderedPageBreak/>
        <w:t>to be used in major war.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all types with the use of a subset in limited conflict. Cyber operations may be prevalent in the gray zone, but they will be prevalent in every war of the 21</w:t>
      </w:r>
      <w:r>
        <w:rPr>
          <w:vertAlign w:val="superscript"/>
        </w:rPr>
        <w:t>st</w:t>
      </w:r>
      <w:r>
        <w:t xml:space="preserve"> century.</w:t>
      </w:r>
    </w:p>
    <w:p w:rsidR="000A77B7" w:rsidRDefault="00470E9F">
      <w:pPr>
        <w:spacing w:after="200" w:line="276" w:lineRule="auto"/>
        <w:ind w:left="-15" w:right="0" w:firstLine="0"/>
      </w:pPr>
      <w:r>
        <w:t>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rsidR="000A77B7" w:rsidRDefault="00470E9F">
      <w:pPr>
        <w:spacing w:after="200" w:line="276" w:lineRule="auto"/>
        <w:ind w:left="360" w:right="360" w:firstLine="0"/>
      </w:pPr>
      <w:r>
        <w:t xml:space="preserve">The ironic fact is, these new and elusive challenges have proliferated, in part, because of our success in deterring nuclear and conventional war. Our adversaries know they cannot prevail against us in either type of war. </w:t>
      </w:r>
      <w:proofErr w:type="gramStart"/>
      <w:r>
        <w:t>So</w:t>
      </w:r>
      <w:proofErr w:type="gramEnd"/>
      <w:r>
        <w:t xml:space="preserve">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3"/>
      </w:r>
    </w:p>
    <w:p w:rsidR="000A77B7" w:rsidRDefault="00470E9F">
      <w:pPr>
        <w:pStyle w:val="Heading1"/>
        <w:spacing w:after="200" w:line="276" w:lineRule="auto"/>
        <w:ind w:left="-5" w:right="10" w:firstLine="0"/>
      </w:pPr>
      <w:r>
        <w:t>A Theory of Gray Zone Conflict</w:t>
      </w:r>
    </w:p>
    <w:p w:rsidR="000A77B7" w:rsidRDefault="00470E9F">
      <w:pPr>
        <w:spacing w:after="200" w:line="276" w:lineRule="auto"/>
        <w:ind w:left="-15" w:right="-15" w:firstLine="0"/>
      </w:pPr>
      <w:bookmarkStart w:id="47" w:name="_o5zyiueyr7r"/>
      <w:bookmarkEnd w:id="47"/>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 xml:space="preserve">Our definition reflects the conceptual and empirical reality of an overlap with other concepts, such as low intensity conflict and small wars, while at the same time emphasizing three unique attributes of conflict in the gray zone. </w:t>
      </w:r>
    </w:p>
    <w:p w:rsidR="000A77B7" w:rsidRDefault="00470E9F">
      <w:pPr>
        <w:spacing w:after="200" w:line="276" w:lineRule="auto"/>
        <w:ind w:left="-15" w:right="0" w:firstLine="0"/>
      </w:pPr>
      <w:r>
        <w:t xml:space="preserve">First, gray zone conflict results from agency rather than necessity. It is </w:t>
      </w:r>
      <w:r>
        <w:rPr>
          <w:i/>
        </w:rPr>
        <w:t>limitation by choice</w:t>
      </w:r>
      <w:r>
        <w:t xml:space="preserve">. If limited war were distinguished only by limited ends, why wouldn’t actors use the most effective means for the job? Gray zone conflict further involves “pulling punches” or refraining from using one’s most potent military capabilities. </w:t>
      </w:r>
    </w:p>
    <w:p w:rsidR="000A77B7" w:rsidRDefault="00470E9F">
      <w:pPr>
        <w:spacing w:after="200" w:line="276" w:lineRule="auto"/>
        <w:ind w:left="-15" w:right="0" w:firstLine="0"/>
      </w:pPr>
      <w:r>
        <w:t xml:space="preserve">Second, gray zone conflict involves </w:t>
      </w:r>
      <w:r>
        <w:rPr>
          <w:i/>
        </w:rPr>
        <w:t>capable initiators</w:t>
      </w:r>
      <w:r>
        <w:t xml:space="preserve">. </w:t>
      </w:r>
      <w:proofErr w:type="gramStart"/>
      <w:r>
        <w:t>In order to</w:t>
      </w:r>
      <w:proofErr w:type="gramEnd"/>
      <w:r>
        <w:t xml:space="preserve"> choose to limit means, an actor must have a portfolio of means to choose from. This differentiates the activities of Russian or American special operations forces from insurgents, even in cases where their actual operations appear similar. Even weaker states and powerful rebel groups may vary considerably in their war aims and thus may refrain from maximum effort.</w:t>
      </w:r>
      <w:r>
        <w:rPr>
          <w:rStyle w:val="FootnoteAnchor"/>
        </w:rPr>
        <w:footnoteReference w:id="44"/>
      </w:r>
    </w:p>
    <w:p w:rsidR="000A77B7" w:rsidRDefault="00470E9F">
      <w:pPr>
        <w:spacing w:after="200" w:line="276" w:lineRule="auto"/>
        <w:ind w:left="-15" w:right="0" w:firstLine="0"/>
      </w:pPr>
      <w:r>
        <w:lastRenderedPageBreak/>
        <w:t xml:space="preserve">Third, gray zone conflict must be preferred </w:t>
      </w:r>
      <w:r>
        <w:rPr>
          <w:i/>
        </w:rPr>
        <w:t>by both sides</w:t>
      </w:r>
      <w:r>
        <w:t xml:space="preserve"> in a contest. Capable belligerents have the capability to escalate but they choose not to. Although consistent with the assumptions behind theories of wars limited by risk (i.e., stability-instability paradox), this theory is based on dyadic preferences, not monadic ones. The target would rather have the opponent engage in gray zone conflict than engage in overt warfare </w:t>
      </w:r>
      <w:proofErr w:type="gramStart"/>
      <w:r>
        <w:t>as a result of</w:t>
      </w:r>
      <w:proofErr w:type="gramEnd"/>
      <w:r>
        <w:t xml:space="preserve">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5"/>
      </w:r>
      <w:r>
        <w:t xml:space="preserve"> </w:t>
      </w:r>
    </w:p>
    <w:p w:rsidR="000A77B7" w:rsidRDefault="00470E9F">
      <w:pPr>
        <w:pStyle w:val="Heading2"/>
      </w:pPr>
      <w:r>
        <w:t>A Typology of Limited Conflict</w:t>
      </w:r>
    </w:p>
    <w:p w:rsidR="000A77B7" w:rsidRDefault="00470E9F">
      <w:pPr>
        <w:keepNext/>
        <w:keepLines/>
        <w:spacing w:after="200" w:line="276" w:lineRule="auto"/>
        <w:ind w:left="10" w:right="0" w:hanging="10"/>
        <w:jc w:val="center"/>
      </w:pPr>
      <w:r>
        <w:rPr>
          <w:b/>
        </w:rPr>
        <w:t>Table 1</w:t>
      </w:r>
      <w:r>
        <w:t>: A Typology of Limited Conflict</w:t>
      </w:r>
    </w:p>
    <w:tbl>
      <w:tblPr>
        <w:tblW w:w="7586" w:type="dxa"/>
        <w:tblInd w:w="604" w:type="dxa"/>
        <w:tblLook w:val="0400" w:firstRow="0" w:lastRow="0" w:firstColumn="0" w:lastColumn="0" w:noHBand="0" w:noVBand="1"/>
      </w:tblPr>
      <w:tblGrid>
        <w:gridCol w:w="1305"/>
        <w:gridCol w:w="2115"/>
        <w:gridCol w:w="1826"/>
        <w:gridCol w:w="2340"/>
      </w:tblGrid>
      <w:tr w:rsidR="000A77B7">
        <w:trPr>
          <w:trHeight w:val="280"/>
        </w:trPr>
        <w:tc>
          <w:tcPr>
            <w:tcW w:w="1304" w:type="dxa"/>
            <w:shd w:val="clear" w:color="auto" w:fill="auto"/>
          </w:tcPr>
          <w:p w:rsidR="000A77B7" w:rsidRDefault="000A77B7">
            <w:pPr>
              <w:keepNext/>
              <w:keepLines/>
              <w:spacing w:after="200" w:line="276" w:lineRule="auto"/>
              <w:ind w:right="0" w:firstLine="0"/>
              <w:jc w:val="left"/>
            </w:pPr>
          </w:p>
        </w:tc>
        <w:tc>
          <w:tcPr>
            <w:tcW w:w="2115" w:type="dxa"/>
            <w:tcBorders>
              <w:right w:val="single" w:sz="4" w:space="0" w:color="000000"/>
            </w:tcBorders>
            <w:shd w:val="clear" w:color="auto" w:fill="auto"/>
          </w:tcPr>
          <w:p w:rsidR="000A77B7" w:rsidRDefault="000A77B7">
            <w:pPr>
              <w:keepNext/>
              <w:keepLines/>
              <w:spacing w:after="200" w:line="276" w:lineRule="auto"/>
              <w:ind w:right="0" w:firstLine="0"/>
              <w:jc w:val="left"/>
            </w:pPr>
          </w:p>
        </w:tc>
        <w:tc>
          <w:tcPr>
            <w:tcW w:w="1826" w:type="dxa"/>
            <w:tcBorders>
              <w:top w:val="single" w:sz="4" w:space="0" w:color="000000"/>
              <w:left w:val="single" w:sz="4" w:space="0" w:color="000000"/>
            </w:tcBorders>
            <w:shd w:val="clear" w:color="auto" w:fill="auto"/>
          </w:tcPr>
          <w:p w:rsidR="000A77B7" w:rsidRDefault="000A77B7">
            <w:pPr>
              <w:keepNext/>
              <w:keepLines/>
              <w:spacing w:after="200" w:line="276" w:lineRule="auto"/>
              <w:ind w:right="0" w:firstLine="0"/>
              <w:jc w:val="left"/>
            </w:pPr>
          </w:p>
        </w:tc>
        <w:tc>
          <w:tcPr>
            <w:tcW w:w="2340" w:type="dxa"/>
            <w:tcBorders>
              <w:top w:val="single" w:sz="4" w:space="0" w:color="000000"/>
              <w:right w:val="single" w:sz="4" w:space="0" w:color="000000"/>
            </w:tcBorders>
            <w:shd w:val="clear" w:color="auto" w:fill="auto"/>
          </w:tcPr>
          <w:p w:rsidR="000A77B7" w:rsidRDefault="00470E9F">
            <w:pPr>
              <w:keepNext/>
              <w:keepLines/>
              <w:spacing w:after="200" w:line="276" w:lineRule="auto"/>
              <w:ind w:right="0" w:firstLine="0"/>
              <w:jc w:val="left"/>
            </w:pPr>
            <w:r>
              <w:rPr>
                <w:b/>
              </w:rPr>
              <w:t>Ends</w:t>
            </w:r>
          </w:p>
        </w:tc>
      </w:tr>
      <w:tr w:rsidR="000A77B7">
        <w:trPr>
          <w:trHeight w:val="280"/>
        </w:trPr>
        <w:tc>
          <w:tcPr>
            <w:tcW w:w="1304" w:type="dxa"/>
            <w:tcBorders>
              <w:bottom w:val="single" w:sz="4" w:space="0" w:color="000000"/>
            </w:tcBorders>
            <w:shd w:val="clear" w:color="auto" w:fill="auto"/>
          </w:tcPr>
          <w:p w:rsidR="000A77B7" w:rsidRDefault="000A77B7">
            <w:pPr>
              <w:keepNext/>
              <w:keepLines/>
              <w:spacing w:after="200" w:line="276" w:lineRule="auto"/>
              <w:ind w:right="0" w:firstLine="0"/>
              <w:jc w:val="left"/>
            </w:pPr>
          </w:p>
        </w:tc>
        <w:tc>
          <w:tcPr>
            <w:tcW w:w="2115" w:type="dxa"/>
            <w:tcBorders>
              <w:bottom w:val="single" w:sz="4" w:space="0" w:color="000000"/>
              <w:right w:val="single" w:sz="4" w:space="0" w:color="000000"/>
            </w:tcBorders>
            <w:shd w:val="clear" w:color="auto" w:fill="auto"/>
          </w:tcPr>
          <w:p w:rsidR="000A77B7" w:rsidRDefault="000A77B7">
            <w:pPr>
              <w:keepNext/>
              <w:keepLines/>
              <w:spacing w:after="200" w:line="276" w:lineRule="auto"/>
              <w:ind w:right="0" w:firstLine="0"/>
              <w:jc w:val="left"/>
            </w:pPr>
          </w:p>
        </w:tc>
        <w:tc>
          <w:tcPr>
            <w:tcW w:w="1826" w:type="dxa"/>
            <w:tcBorders>
              <w:left w:val="single" w:sz="4" w:space="0" w:color="000000"/>
              <w:bottom w:val="single" w:sz="4" w:space="0" w:color="000000"/>
            </w:tcBorders>
            <w:shd w:val="clear" w:color="auto" w:fill="auto"/>
          </w:tcPr>
          <w:p w:rsidR="000A77B7" w:rsidRDefault="00470E9F">
            <w:pPr>
              <w:keepNext/>
              <w:keepLines/>
              <w:spacing w:after="200" w:line="276" w:lineRule="auto"/>
              <w:ind w:left="51" w:right="0" w:firstLine="0"/>
              <w:jc w:val="center"/>
            </w:pPr>
            <w:r>
              <w:t>Concessions</w:t>
            </w:r>
          </w:p>
        </w:tc>
        <w:tc>
          <w:tcPr>
            <w:tcW w:w="2340" w:type="dxa"/>
            <w:tcBorders>
              <w:bottom w:val="single" w:sz="4" w:space="0" w:color="000000"/>
              <w:right w:val="single" w:sz="4" w:space="0" w:color="000000"/>
            </w:tcBorders>
            <w:shd w:val="clear" w:color="auto" w:fill="auto"/>
          </w:tcPr>
          <w:p w:rsidR="000A77B7" w:rsidRDefault="00470E9F">
            <w:pPr>
              <w:keepNext/>
              <w:keepLines/>
              <w:spacing w:after="200" w:line="276" w:lineRule="auto"/>
              <w:ind w:left="43" w:right="0" w:firstLine="0"/>
              <w:jc w:val="center"/>
            </w:pPr>
            <w:r>
              <w:t>Conquest</w:t>
            </w:r>
          </w:p>
        </w:tc>
      </w:tr>
      <w:tr w:rsidR="000A77B7">
        <w:trPr>
          <w:trHeight w:val="848"/>
        </w:trPr>
        <w:tc>
          <w:tcPr>
            <w:tcW w:w="1304" w:type="dxa"/>
            <w:vMerge w:val="restart"/>
            <w:tcBorders>
              <w:top w:val="single" w:sz="4" w:space="0" w:color="000000"/>
              <w:left w:val="single" w:sz="4" w:space="0" w:color="000000"/>
              <w:bottom w:val="single" w:sz="4" w:space="0" w:color="000000"/>
            </w:tcBorders>
            <w:shd w:val="clear" w:color="auto" w:fill="auto"/>
            <w:vAlign w:val="center"/>
          </w:tcPr>
          <w:p w:rsidR="000A77B7" w:rsidRDefault="00470E9F">
            <w:pPr>
              <w:keepNext/>
              <w:keepLines/>
              <w:spacing w:after="200" w:line="276" w:lineRule="auto"/>
              <w:ind w:left="124" w:right="0" w:firstLine="0"/>
              <w:jc w:val="center"/>
            </w:pPr>
            <w:r>
              <w:rPr>
                <w:b/>
              </w:rPr>
              <w:t>Means</w:t>
            </w:r>
          </w:p>
        </w:tc>
        <w:tc>
          <w:tcPr>
            <w:tcW w:w="2115" w:type="dxa"/>
            <w:tcBorders>
              <w:top w:val="single" w:sz="4" w:space="0" w:color="000000"/>
              <w:right w:val="single" w:sz="4" w:space="0" w:color="000000"/>
            </w:tcBorders>
            <w:shd w:val="clear" w:color="auto" w:fill="auto"/>
          </w:tcPr>
          <w:p w:rsidR="000A77B7" w:rsidRDefault="00470E9F">
            <w:pPr>
              <w:keepNext/>
              <w:keepLines/>
              <w:spacing w:after="200" w:line="276" w:lineRule="auto"/>
              <w:ind w:right="0" w:firstLine="0"/>
              <w:jc w:val="center"/>
            </w:pPr>
            <w:r>
              <w:t>Smaller and less diverse forces</w:t>
            </w:r>
          </w:p>
        </w:tc>
        <w:tc>
          <w:tcPr>
            <w:tcW w:w="1826"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235" w:right="0" w:firstLine="0"/>
              <w:jc w:val="center"/>
            </w:pPr>
            <w:r>
              <w:t>Small Wars</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51" w:right="0" w:firstLine="37"/>
              <w:jc w:val="center"/>
            </w:pPr>
            <w:r>
              <w:t>Revolutionary Wars</w:t>
            </w:r>
          </w:p>
        </w:tc>
      </w:tr>
      <w:tr w:rsidR="000A77B7">
        <w:trPr>
          <w:trHeight w:val="847"/>
        </w:trPr>
        <w:tc>
          <w:tcPr>
            <w:tcW w:w="1304" w:type="dxa"/>
            <w:vMerge/>
            <w:tcBorders>
              <w:top w:val="single" w:sz="4" w:space="0" w:color="000000"/>
              <w:left w:val="single" w:sz="4" w:space="0" w:color="000000"/>
              <w:bottom w:val="single" w:sz="4" w:space="0" w:color="000000"/>
            </w:tcBorders>
            <w:shd w:val="clear" w:color="auto" w:fill="auto"/>
            <w:vAlign w:val="center"/>
          </w:tcPr>
          <w:p w:rsidR="000A77B7" w:rsidRDefault="000A77B7">
            <w:pPr>
              <w:keepNext/>
              <w:keepLines/>
              <w:spacing w:after="200" w:line="276" w:lineRule="auto"/>
              <w:ind w:left="124" w:right="0" w:firstLine="0"/>
              <w:jc w:val="center"/>
              <w:rPr>
                <w:b/>
              </w:rPr>
            </w:pPr>
          </w:p>
        </w:tc>
        <w:tc>
          <w:tcPr>
            <w:tcW w:w="2115" w:type="dxa"/>
            <w:tcBorders>
              <w:bottom w:val="single" w:sz="4" w:space="0" w:color="000000"/>
              <w:right w:val="single" w:sz="4" w:space="0" w:color="000000"/>
            </w:tcBorders>
            <w:shd w:val="clear" w:color="auto" w:fill="auto"/>
          </w:tcPr>
          <w:p w:rsidR="000A77B7" w:rsidRDefault="00470E9F">
            <w:pPr>
              <w:keepNext/>
              <w:keepLines/>
              <w:spacing w:after="200" w:line="276" w:lineRule="auto"/>
              <w:ind w:right="0" w:firstLine="0"/>
              <w:jc w:val="center"/>
            </w:pPr>
            <w:r>
              <w:t>Larger and more diverse forces</w:t>
            </w:r>
          </w:p>
        </w:tc>
        <w:tc>
          <w:tcPr>
            <w:tcW w:w="1826"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124" w:right="0" w:firstLine="0"/>
              <w:jc w:val="center"/>
            </w:pPr>
            <w:r>
              <w:t>Gray Zone Conflicts</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51" w:right="0" w:firstLine="37"/>
              <w:jc w:val="center"/>
            </w:pPr>
            <w:r>
              <w:t>Major Combat Operations</w:t>
            </w:r>
          </w:p>
        </w:tc>
      </w:tr>
    </w:tbl>
    <w:p w:rsidR="000A77B7" w:rsidRDefault="000A77B7">
      <w:pPr>
        <w:spacing w:after="200" w:line="276" w:lineRule="auto"/>
        <w:ind w:left="-15" w:right="0" w:firstLine="0"/>
      </w:pPr>
    </w:p>
    <w:p w:rsidR="000A77B7" w:rsidRDefault="00470E9F">
      <w:pPr>
        <w:spacing w:after="200" w:line="276" w:lineRule="auto"/>
        <w:ind w:left="-15" w:right="0" w:firstLine="0"/>
      </w:pPr>
      <w:r>
        <w:t xml:space="preserve">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w:t>
      </w:r>
      <w:proofErr w:type="gramStart"/>
      <w:r>
        <w:t>particular region</w:t>
      </w:r>
      <w:proofErr w:type="gramEnd"/>
      <w:r>
        <w:t xml:space="preserve">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further distinguishes types of limited war that involve actors with more and better military forces. </w:t>
      </w:r>
    </w:p>
    <w:p w:rsidR="000A77B7" w:rsidRDefault="00470E9F">
      <w:pPr>
        <w:spacing w:after="200" w:line="276" w:lineRule="auto"/>
        <w:ind w:left="-15" w:right="0" w:firstLine="0"/>
      </w:pPr>
      <w:r>
        <w:t xml:space="preserve">Powerful actors that are highly resolved to revise the status quo will tend to use as much force as they need to get the job done. A unilateral preference for conquest makes major combat operations attractive, where force is limited simply as a function of the local balance of power. More resistance can always be met with more force, but overkill wastes resources </w:t>
      </w:r>
      <w:r>
        <w:lastRenderedPageBreak/>
        <w:t xml:space="preserve">unnecessarily. If capable actors only have modest ambitions, however, they will be more willing to settle for less and to employ </w:t>
      </w:r>
      <w:proofErr w:type="gramStart"/>
      <w:r>
        <w:t>less</w:t>
      </w:r>
      <w:proofErr w:type="gramEnd"/>
      <w:r>
        <w:t xml:space="preserve"> effective modes of operation. Voluntary limitation of means enables an aggressor to minimize both costs and risk exposure. The voluntary limitation of ends allows the target to keep more of what it already has. Escalation in this situation is thus mutually undesirable. </w:t>
      </w:r>
      <w:proofErr w:type="gramStart"/>
      <w:r>
        <w:t>In order to</w:t>
      </w:r>
      <w:proofErr w:type="gramEnd"/>
      <w:r>
        <w:t xml:space="preserve"> limit the risk of escalation, gray zone actors voluntarily limit the means they use to pursue their limited ends. </w:t>
      </w:r>
    </w:p>
    <w:p w:rsidR="000A77B7" w:rsidRDefault="00470E9F">
      <w:pPr>
        <w:spacing w:after="200" w:line="276" w:lineRule="auto"/>
        <w:ind w:left="-15" w:right="0" w:firstLine="0"/>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6"/>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7"/>
      </w:r>
    </w:p>
    <w:p w:rsidR="000A77B7" w:rsidRDefault="00470E9F">
      <w:pPr>
        <w:spacing w:after="200" w:line="276" w:lineRule="auto"/>
        <w:ind w:left="-15" w:right="0" w:firstLine="0"/>
      </w:pP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w:t>
      </w:r>
      <w:proofErr w:type="gramStart"/>
      <w:r>
        <w:rPr>
          <w:lang w:val="en-CA"/>
        </w:rPr>
        <w:t>in an attempt to</w:t>
      </w:r>
      <w:proofErr w:type="gramEnd"/>
      <w:r>
        <w:rPr>
          <w:lang w:val="en-CA"/>
        </w:rPr>
        <w:t xml:space="preserve"> transform Iraq into a stable liberal society. If, however, policymakers’ war aims were more limited, as they arguably should have been,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t xml:space="preserve"> The Baathist regime survived while the United States avoided a costly ground war, outcomes that were mutually preferable for both sides compared to the, at that time anticipated outcome of the </w:t>
      </w:r>
      <w:r>
        <w:lastRenderedPageBreak/>
        <w:t>war. Intelligence assessment and rational decision making are each important for assessing the parameters of deterrence, and both proved defective in this case.</w:t>
      </w:r>
      <w:r>
        <w:rPr>
          <w:rStyle w:val="FootnoteAnchor"/>
        </w:rPr>
        <w:footnoteReference w:id="48"/>
      </w:r>
    </w:p>
    <w:p w:rsidR="000A77B7" w:rsidRDefault="00470E9F">
      <w:pPr>
        <w:spacing w:after="200" w:line="276" w:lineRule="auto"/>
        <w:ind w:left="-15" w:right="0" w:firstLine="0"/>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pull their punches creates something of a “gray zone” between our two categories.  </w:t>
      </w:r>
    </w:p>
    <w:p w:rsidR="000A77B7" w:rsidRDefault="00470E9F">
      <w:pPr>
        <w:pStyle w:val="Heading2"/>
        <w:spacing w:after="200" w:line="276" w:lineRule="auto"/>
      </w:pPr>
      <w:bookmarkStart w:id="52" w:name="_6i5vhzgv1wh"/>
      <w:bookmarkEnd w:id="52"/>
      <w:r>
        <w:t xml:space="preserve">The Escalation Dilemma </w:t>
      </w:r>
    </w:p>
    <w:p w:rsidR="000A77B7" w:rsidRDefault="00470E9F">
      <w:pPr>
        <w:spacing w:after="200" w:line="276" w:lineRule="auto"/>
        <w:ind w:left="-15" w:right="0" w:firstLine="0"/>
      </w:pPr>
      <w:r>
        <w:t>Given that capable actors may use limited means for limited ends for quite different reasons, the label of “major combat operations” is a rather misleading way to describe conflict motivated by efficiency.</w:t>
      </w:r>
      <w:r>
        <w:rPr>
          <w:rStyle w:val="FootnoteAnchor"/>
        </w:rPr>
        <w:footnoteReference w:id="49"/>
      </w:r>
      <w:r>
        <w:t xml:space="preserve"> A challenger who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0"/>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and only needs to mobilize a small number of forces to compel the other side to make concessions. </w:t>
      </w:r>
    </w:p>
    <w:p w:rsidR="000A77B7" w:rsidRDefault="00470E9F">
      <w:pPr>
        <w:spacing w:after="200" w:line="276" w:lineRule="auto"/>
        <w:ind w:left="-15" w:right="0" w:firstLine="0"/>
      </w:pPr>
      <w:r>
        <w:t xml:space="preserve">Escalation becomes the distinguishing test that separates gray zone conflict and major combat operations. By raising the cost of gray zone conflict, defenders can force the initiator into fighting less efficiently, but only by also accepting higher costs/risks themselves, something that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w:t>
      </w:r>
      <w:r>
        <w:lastRenderedPageBreak/>
        <w:t>face of robust resistance, accepting both inefficiency and ineffectiveness. This actor prefers peacetime competition to major war. These preference orderings can be summarized thus:</w:t>
      </w:r>
    </w:p>
    <w:p w:rsidR="000A77B7" w:rsidRDefault="00470E9F">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rsidR="000A77B7" w:rsidRDefault="00470E9F">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rsidR="000A77B7" w:rsidRDefault="00470E9F">
      <w:pPr>
        <w:spacing w:after="200" w:line="276" w:lineRule="auto"/>
        <w:ind w:left="-15" w:right="0" w:firstLine="0"/>
      </w:pPr>
      <w:r>
        <w:t xml:space="preserve">Behaviorally both types of conflict look like they ar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Retaliation or related consequences (incursions, sanctions, etc.) that result from its ambiguous use of force are seen as sufficiently costly that the initiator refrains from pursuing </w:t>
      </w:r>
      <w:proofErr w:type="gramStart"/>
      <w:r>
        <w:t>them, or</w:t>
      </w:r>
      <w:proofErr w:type="gramEnd"/>
      <w:r>
        <w:t xml:space="preserve"> conducts them more ineffectively simply to save face.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rsidR="000A77B7" w:rsidRDefault="00470E9F">
      <w:pPr>
        <w:spacing w:after="200" w:line="276" w:lineRule="auto"/>
        <w:ind w:left="-15" w:right="0" w:firstLine="0"/>
      </w:pPr>
      <w:r>
        <w:t xml:space="preserve">This situation recapitulates the basic logic of the security dilemma </w:t>
      </w:r>
      <w:r>
        <w:rPr>
          <w:rStyle w:val="FootnoteAnchor"/>
        </w:rPr>
        <w:footnoteReference w:id="51"/>
      </w:r>
      <w: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xml:space="preserve">. Even if all actors are assumed to harbor revisionist ambitions </w:t>
      </w:r>
      <w:r>
        <w:rPr>
          <w:rStyle w:val="FootnoteAnchor"/>
        </w:rPr>
        <w:footnoteReference w:id="52"/>
      </w:r>
      <w:r>
        <w:t xml:space="preserve">, security dilemma-like dynamics still apply in determining the ways in which they are deterred from given behavior. </w:t>
      </w:r>
    </w:p>
    <w:p w:rsidR="000A77B7" w:rsidRDefault="00470E9F">
      <w:pPr>
        <w:pStyle w:val="Heading2"/>
        <w:spacing w:after="200"/>
        <w:ind w:right="10" w:firstLine="0"/>
      </w:pPr>
      <w:bookmarkStart w:id="56" w:name="_mtpq2ba65iue"/>
      <w:bookmarkEnd w:id="56"/>
      <w:r>
        <w:t>The Deterrence Gradient</w:t>
      </w:r>
    </w:p>
    <w:p w:rsidR="000A77B7" w:rsidRDefault="00470E9F">
      <w:pPr>
        <w:spacing w:after="200"/>
        <w:ind w:firstLine="0"/>
      </w:pPr>
      <w:r>
        <w:t xml:space="preserve">If conflict varies continuously between peace and war, then if might be explained by treating deterrence success and failure as also variable. If gray zone conflict is a second-best reaction </w:t>
      </w:r>
      <w:r>
        <w:lastRenderedPageBreak/>
        <w:t>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rsidR="000A77B7" w:rsidRDefault="00470E9F">
      <w:pPr>
        <w:spacing w:after="200"/>
        <w:ind w:firstLine="0"/>
      </w:pPr>
      <w:r>
        <w:t>To operationalize this hypothesis, we posit a deterrence analogue to the military loss of strength gradient.</w:t>
      </w:r>
      <w:r>
        <w:rPr>
          <w:rStyle w:val="FootnoteAnchor"/>
        </w:rPr>
        <w:footnoteReference w:id="53"/>
      </w:r>
      <w: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4"/>
      </w:r>
      <w:r>
        <w:t xml:space="preserve"> The loss of strength can be partially offset by basing and mobility but not eliminated due to the enduring vulnerabilities of naval power and frictions with host nations.</w:t>
      </w:r>
      <w:r>
        <w:rPr>
          <w:rStyle w:val="FootnoteAnchor"/>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an adequate and convenient proxy for other factors that do.</w:t>
      </w:r>
    </w:p>
    <w:p w:rsidR="000A77B7" w:rsidRDefault="00470E9F">
      <w:pPr>
        <w:spacing w:after="200"/>
        <w:ind w:firstLine="0"/>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6"/>
      </w:r>
      <w:r>
        <w:t xml:space="preserve"> Conversely, commitments should be less credible with distance as well, as patrons will fear entrapment by distant allies with stronger local interests </w:t>
      </w:r>
      <w:r>
        <w:rPr>
          <w:rStyle w:val="FootnoteAnchor"/>
        </w:rPr>
        <w:footnoteReference w:id="57"/>
      </w:r>
      <w:r>
        <w:t>. Extended deterrence—the use of threats to protect allies beyond a state’s borders—is thus widely believed to be less credible than homeland deterrence.</w:t>
      </w:r>
      <w:r>
        <w:rPr>
          <w:rStyle w:val="FootnoteAnchor"/>
        </w:rPr>
        <w:footnoteReference w:id="58"/>
      </w:r>
      <w:r>
        <w:t xml:space="preserve"> The NATO solution to this problem has been forward deployment of U.S. forces.</w:t>
      </w:r>
    </w:p>
    <w:p w:rsidR="000A77B7" w:rsidRDefault="00470E9F">
      <w:pPr>
        <w:spacing w:after="200"/>
        <w:ind w:firstLine="0"/>
      </w:pPr>
      <w:r>
        <w:t xml:space="preserve">Alliance commitments are to extended deterrence what forward basing is to the loss-of-strength gradient; both mechanisms seek to roll back the damaging effects of distance. Just </w:t>
      </w:r>
      <w:r>
        <w:lastRenderedPageBreak/>
        <w:t xml:space="preserve">as not all outposts are created equal, furthermore, some commitments are stronger than others. While NATO security guarantees nominally cover all </w:t>
      </w:r>
      <w:proofErr w:type="gramStart"/>
      <w:r>
        <w:t>29 member</w:t>
      </w:r>
      <w:proofErr w:type="gramEnd"/>
      <w:r>
        <w:t xml:space="preserve"> states equally, the 12 founding members in Western Europe and North America are arguably more confident in this commitment.</w:t>
      </w:r>
      <w:r>
        <w:rPr>
          <w:rStyle w:val="FootnoteAnchor"/>
        </w:rPr>
        <w:footnoteReference w:id="59"/>
      </w:r>
      <w:r>
        <w:t xml:space="preserve"> Indeed, recent Eastern European entrants have questioned NATO resolve. Declarations that there is no second tier in NATO simply underscore this concern. Eastern European members also appear to have greater need of protection, given that Russia is both more interested in, and better able to, control territory near its borders.</w:t>
      </w:r>
      <w:r>
        <w:rPr>
          <w:rStyle w:val="FootnoteAnchor"/>
        </w:rPr>
        <w:footnoteReference w:id="60"/>
      </w:r>
      <w:r>
        <w:t xml:space="preserve"> In sum, Western resolve and capability decreases from West to East while Russian resolve and capability increases. </w:t>
      </w:r>
    </w:p>
    <w:p w:rsidR="000A77B7" w:rsidRDefault="00470E9F">
      <w:pPr>
        <w:spacing w:after="200"/>
        <w:ind w:firstLine="0"/>
      </w:pPr>
      <w:r>
        <w:t xml:space="preserve">Technology conditions but does not eliminate geography. Cyberspace seems to </w:t>
      </w:r>
      <w:proofErr w:type="gramStart"/>
      <w:r>
        <w:t>open up</w:t>
      </w:r>
      <w:proofErr w:type="gramEnd"/>
      <w:r>
        <w:t xml:space="preserve"> the entire world to anyone with an internet connection. Yet most states can and do enforce their laws on the digital infrastructure within their borders, which they connect across borders for good economic reasons.</w:t>
      </w:r>
      <w:r>
        <w:rPr>
          <w:rStyle w:val="FootnoteAnchor"/>
        </w:rPr>
        <w:footnoteReference w:id="61"/>
      </w:r>
      <w:r>
        <w:t xml:space="preserve"> The terrestrial metaphor of “cyberspace” elides the mutual interests actors have in building and maintaining the sociotechnical institutions that enable them to share information and make money.</w:t>
      </w:r>
      <w:r>
        <w:rPr>
          <w:rStyle w:val="FootnoteAnchor"/>
        </w:rPr>
        <w:footnoteReference w:id="62"/>
      </w:r>
      <w:r>
        <w:t xml:space="preserve"> What happens in the cyber domain is conditioned by the power and interests of actors in other domains. Indeed, cyber conflict appears to be concentrated along the fissures of traditional geographic rivalries.</w:t>
      </w:r>
      <w:r>
        <w:rPr>
          <w:rStyle w:val="FootnoteAnchor"/>
        </w:rPr>
        <w:footnoteReference w:id="63"/>
      </w:r>
      <w:r>
        <w:t xml:space="preserve"> </w:t>
      </w:r>
    </w:p>
    <w:p w:rsidR="000A77B7" w:rsidRDefault="00470E9F">
      <w:pPr>
        <w:spacing w:after="200"/>
        <w:ind w:firstLine="0"/>
      </w:pPr>
      <w:r>
        <w:t>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Pr>
          <w:rStyle w:val="FootnoteAnchor"/>
        </w:rPr>
        <w:footnoteReference w:id="64"/>
      </w:r>
      <w:r>
        <w:t xml:space="preserve"> Similarly, navies have traditionally been useful for limited war because they could raid an adversary’s distant assets without directly threatening its homeland.</w:t>
      </w:r>
      <w:r>
        <w:rPr>
          <w:rStyle w:val="FootnoteAnchor"/>
        </w:rPr>
        <w:footnoteReference w:id="65"/>
      </w:r>
      <w:r>
        <w:t xml:space="preserve"> The cybersecurity literature offers two logics for the empirical pattern of restraint observed in </w:t>
      </w:r>
      <w:r>
        <w:lastRenderedPageBreak/>
        <w:t>the cyber domain, and geography plays a tacit role in both.</w:t>
      </w:r>
      <w:r>
        <w:rPr>
          <w:rStyle w:val="FootnoteAnchor"/>
        </w:rPr>
        <w:footnoteReference w:id="66"/>
      </w:r>
      <w:r>
        <w:t xml:space="preserve"> First, complex offensive cyber operations require detailed intelligence preparation, often including human intelligence.</w:t>
      </w:r>
      <w:r>
        <w:rPr>
          <w:rStyle w:val="FootnoteAnchor"/>
        </w:rPr>
        <w:footnoteReference w:id="67"/>
      </w:r>
      <w:r>
        <w:t xml:space="preserve"> It is noteworthy that the United States relied on a regional partner (Israel) for the Stuxnet operation. Intelligence is harder to collect and understand from a distance, and poor intelligence enhances cyber deterrence-by-denial. Second, attribution and retaliation depend on capabilities in more traditional domains.</w:t>
      </w:r>
      <w:r>
        <w:rPr>
          <w:rStyle w:val="FootnoteAnchor"/>
        </w:rPr>
        <w:footnoteReference w:id="68"/>
      </w:r>
      <w:r>
        <w:t xml:space="preserve"> Thus deterrence-by-punishment of cyber aggression will be affected by the same deterrence gradient that affects cross-domain military capabilities in the terrestrial world.  </w:t>
      </w:r>
    </w:p>
    <w:p w:rsidR="000A77B7" w:rsidRDefault="00470E9F">
      <w:pPr>
        <w:pStyle w:val="Heading2"/>
        <w:spacing w:after="200"/>
        <w:ind w:right="10" w:firstLine="0"/>
      </w:pPr>
      <w:r>
        <w:t>A Note on Third Parties</w:t>
      </w:r>
    </w:p>
    <w:p w:rsidR="000A77B7" w:rsidRDefault="00470E9F">
      <w:pPr>
        <w:spacing w:after="200" w:line="276" w:lineRule="auto"/>
        <w:ind w:left="-15" w:right="0" w:firstLine="0"/>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9"/>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70"/>
      </w:r>
      <w:r>
        <w:t xml:space="preserve"> His argument seems to run counter to our deterrence story until the weaker state is combined with its powerful protector(s). Russia may not be deterred by the Ukrainian military directly, but it calibrates its actions to avoid triggering a confrontation with NATO. More actors should thus be considered “capable” than if assessed in purely bilateral terms.</w:t>
      </w:r>
    </w:p>
    <w:p w:rsidR="000A77B7" w:rsidRDefault="00470E9F">
      <w:pPr>
        <w:spacing w:after="200" w:line="276" w:lineRule="auto"/>
        <w:ind w:left="-15" w:right="0" w:firstLine="0"/>
      </w:pPr>
      <w:r>
        <w:t xml:space="preserve">Importantly, alliances, commitment mechanisms, and other attempts to aggregate capabilities are often explicitly or implicitly designed to generate deterrence by reducing agency (autonomy) on the part of individual participants, making them behave more like a </w:t>
      </w:r>
      <w:r>
        <w:lastRenderedPageBreak/>
        <w:t>single unit.</w:t>
      </w:r>
      <w:r>
        <w:rPr>
          <w:rStyle w:val="FootnoteAnchor"/>
        </w:rPr>
        <w:footnoteReference w:id="71"/>
      </w:r>
      <w:r>
        <w:t xml:space="preserve"> Deterrence works if an ally might respond to a given provocation, but friction between them complicates deterrence effectiveness.</w:t>
      </w:r>
      <w:r>
        <w:rPr>
          <w:rStyle w:val="FootnoteAnchor"/>
        </w:rPr>
        <w:footnoteReference w:id="72"/>
      </w:r>
      <w:r>
        <w:t xml:space="preserve"> Indeed, misalignment of interests within an alliance (or domestic civil politics) can serve to weaken deterrence and provide opportunities for gray zone intervention. </w:t>
      </w:r>
    </w:p>
    <w:p w:rsidR="000A77B7" w:rsidRDefault="00470E9F">
      <w:pPr>
        <w:spacing w:after="200" w:line="276" w:lineRule="auto"/>
        <w:ind w:left="-15" w:right="0" w:firstLine="0"/>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3"/>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e.</w:t>
      </w:r>
    </w:p>
    <w:p w:rsidR="000A77B7" w:rsidRDefault="00470E9F">
      <w:pPr>
        <w:pStyle w:val="Heading1"/>
        <w:ind w:left="0" w:right="10" w:firstLine="0"/>
      </w:pPr>
      <w:bookmarkStart w:id="78" w:name="_5n3w61b4kam6"/>
      <w:bookmarkEnd w:id="78"/>
      <w:r>
        <w:t>Russian Gray Zone Campaigns</w:t>
      </w:r>
    </w:p>
    <w:p w:rsidR="000A77B7" w:rsidRDefault="00470E9F">
      <w:pPr>
        <w:spacing w:after="200"/>
        <w:ind w:firstLine="0"/>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4"/>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rsidR="000A77B7" w:rsidRDefault="00470E9F">
      <w:pPr>
        <w:pStyle w:val="Heading2"/>
        <w:spacing w:after="200"/>
        <w:ind w:right="10" w:firstLine="0"/>
      </w:pPr>
      <w:bookmarkStart w:id="80" w:name="_nz7gptvniecz"/>
      <w:bookmarkEnd w:id="80"/>
      <w:r>
        <w:t>Cross-National Data</w:t>
      </w:r>
    </w:p>
    <w:p w:rsidR="000A77B7" w:rsidRDefault="00470E9F">
      <w:pPr>
        <w:spacing w:after="200"/>
        <w:ind w:firstLine="0"/>
      </w:pPr>
      <w:r>
        <w:t>It is perhaps fitting that data on Russian gray zone interventions are themselves ambiguous. Previous studies have compiled open source data on Russian-attributed cyber conflict over the past three decades. Two cross-national datasets – Dyadic Cyber Incident and Dispute V1.1 (DCID) and Russian Electoral Interventions (REI) – cover almost entirely distinct samples.</w:t>
      </w:r>
      <w:r>
        <w:rPr>
          <w:rStyle w:val="FootnoteAnchor"/>
        </w:rPr>
        <w:footnoteReference w:id="75"/>
      </w:r>
      <w:r>
        <w:t xml:space="preserve"> Indeed, the only country-year that appears in both datasets is Ukraine 2014. The </w:t>
      </w:r>
      <w:r>
        <w:lastRenderedPageBreak/>
        <w:t>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rsidR="000A77B7" w:rsidRDefault="00470E9F">
      <w:pPr>
        <w:spacing w:after="200"/>
        <w:ind w:firstLine="0"/>
      </w:pPr>
      <w:r>
        <w:t>We present an expanded and consolidated dataset of 82 cases of Russian intervention from 1994-2018.</w:t>
      </w:r>
      <w:r>
        <w:rPr>
          <w:rStyle w:val="FootnoteAnchor"/>
        </w:rPr>
        <w:footnoteReference w:id="76"/>
      </w:r>
      <w:r>
        <w:t xml:space="preserve"> DCID and REI together describe 71 unique cases of Russian aggression that have either included some degree of cyber intervention or were cases of electoral interference. We have identified 10 additional instances of Russian cyber-attacks from 1994-2018 </w:t>
      </w:r>
      <w:proofErr w:type="gramStart"/>
      <w:r>
        <w:t>and also</w:t>
      </w:r>
      <w:proofErr w:type="gramEnd"/>
      <w:r>
        <w:t xml:space="preserve"> include 3 cases of non-cyber Russian aggression during this time period from the International Crisis Behavior (ICB) dataset.</w:t>
      </w:r>
      <w:r>
        <w:rPr>
          <w:rStyle w:val="FootnoteAnchor"/>
        </w:rPr>
        <w:footnoteReference w:id="77"/>
      </w:r>
      <w:r>
        <w:t xml:space="preserve"> Including ICB data has the further advantage of not focusing exclusively on Russian cyber-attacks but also including all Russian conflict short of war.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 </w:t>
      </w:r>
    </w:p>
    <w:p w:rsidR="000A77B7" w:rsidRDefault="00470E9F">
      <w:pPr>
        <w:spacing w:after="200"/>
        <w:ind w:firstLine="0"/>
      </w:pPr>
      <w:r>
        <w:t>Figure 1 shows the frequency distribution of 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rsidR="00D63020" w:rsidRDefault="00D63020">
      <w:pPr>
        <w:spacing w:after="200"/>
        <w:ind w:firstLine="0"/>
      </w:pPr>
      <w: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bookmarkStart w:id="83" w:name="_GoBack"/>
      <w:bookmarkEnd w:id="83"/>
    </w:p>
    <w:p w:rsidR="000A77B7" w:rsidRDefault="00D63020">
      <w:pPr>
        <w:keepNext/>
        <w:spacing w:after="200" w:line="276" w:lineRule="auto"/>
        <w:ind w:right="0" w:firstLine="0"/>
        <w:jc w:val="center"/>
      </w:pPr>
      <w:r>
        <w:rPr>
          <w:noProof/>
        </w:rPr>
        <w:lastRenderedPageBreak/>
        <w:drawing>
          <wp:inline distT="0" distB="0" distL="0" distR="0">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rsidR="000A77B7" w:rsidRDefault="00470E9F">
      <w:pPr>
        <w:pStyle w:val="Caption"/>
        <w:jc w:val="center"/>
      </w:pPr>
      <w:r>
        <w:rPr>
          <w:b/>
          <w:color w:val="000000" w:themeColor="text1"/>
        </w:rPr>
        <w:t xml:space="preserve">Figure </w:t>
      </w:r>
      <w:r>
        <w:rPr>
          <w:b/>
          <w:color w:val="000000" w:themeColor="text1"/>
        </w:rPr>
        <w:fldChar w:fldCharType="begin"/>
      </w:r>
      <w:r>
        <w:rPr>
          <w:b/>
        </w:rPr>
        <w:instrText>SEQ Figure \* ARABIC</w:instrText>
      </w:r>
      <w:r>
        <w:rPr>
          <w:b/>
        </w:rPr>
        <w:fldChar w:fldCharType="separate"/>
      </w:r>
      <w:r>
        <w:rPr>
          <w:b/>
        </w:rPr>
        <w:t>1</w:t>
      </w:r>
      <w:r>
        <w:rPr>
          <w:b/>
        </w:rPr>
        <w:fldChar w:fldCharType="end"/>
      </w:r>
      <w:r>
        <w:rPr>
          <w:color w:val="000000" w:themeColor="text1"/>
        </w:rPr>
        <w:t xml:space="preserve"> Intensity of Russian intervention over time. The bars represent the average intensity of Russian interventions in each year using the 1-5 scale provided. The line denotes the number of Russian interventions in each </w:t>
      </w:r>
      <w:proofErr w:type="gramStart"/>
      <w:r>
        <w:rPr>
          <w:color w:val="000000" w:themeColor="text1"/>
        </w:rPr>
        <w:t>year</w:t>
      </w:r>
      <w:r w:rsidR="002D44B0">
        <w:rPr>
          <w:color w:val="000000" w:themeColor="text1"/>
        </w:rPr>
        <w:t>.</w:t>
      </w:r>
      <w:r>
        <w:rPr>
          <w:color w:val="000000" w:themeColor="text1"/>
        </w:rPr>
        <w:t>.</w:t>
      </w:r>
      <w:proofErr w:type="gramEnd"/>
    </w:p>
    <w:p w:rsidR="000A77B7" w:rsidRDefault="00470E9F">
      <w:pPr>
        <w:spacing w:after="200"/>
        <w:ind w:firstLine="0"/>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in Syria, which hosts a major Russian naval base on the Mediterranean. The port of </w:t>
      </w:r>
      <w:proofErr w:type="spellStart"/>
      <w:r>
        <w:t>Tartus</w:t>
      </w:r>
      <w:proofErr w:type="spellEnd"/>
      <w:r>
        <w:t>, a staging base for Russian combat operations in Syria, serves to lessen the Russian loss of strength gradient and may help to explain the Syrian exception to the East-West pattern in the intensity of Russian operations in Figure 2.</w:t>
      </w:r>
      <w:r>
        <w:br w:type="page"/>
      </w:r>
    </w:p>
    <w:p w:rsidR="000A77B7" w:rsidRDefault="00470E9F">
      <w:pPr>
        <w:keepNext/>
        <w:spacing w:after="200"/>
        <w:ind w:firstLine="0"/>
        <w:jc w:val="center"/>
      </w:pPr>
      <w:r>
        <w:rPr>
          <w:noProof/>
        </w:rPr>
        <w:lastRenderedPageBreak/>
        <w:drawing>
          <wp:inline distT="0" distB="1905" distL="0" distR="0">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8"/>
                    <a:stretch>
                      <a:fillRect/>
                    </a:stretch>
                  </pic:blipFill>
                  <pic:spPr bwMode="auto">
                    <a:xfrm>
                      <a:off x="0" y="0"/>
                      <a:ext cx="5943600" cy="5770880"/>
                    </a:xfrm>
                    <a:prstGeom prst="rect">
                      <a:avLst/>
                    </a:prstGeom>
                  </pic:spPr>
                </pic:pic>
              </a:graphicData>
            </a:graphic>
          </wp:inline>
        </w:drawing>
      </w:r>
    </w:p>
    <w:p w:rsidR="000A77B7" w:rsidRDefault="00470E9F">
      <w:pPr>
        <w:pStyle w:val="Caption"/>
        <w:jc w:val="center"/>
      </w:pPr>
      <w:r>
        <w:rPr>
          <w:b/>
          <w:color w:val="000000" w:themeColor="text1"/>
        </w:rPr>
        <w:t xml:space="preserve">Figure </w:t>
      </w:r>
      <w:r>
        <w:rPr>
          <w:b/>
          <w:color w:val="000000" w:themeColor="text1"/>
        </w:rPr>
        <w:fldChar w:fldCharType="begin"/>
      </w:r>
      <w:r>
        <w:rPr>
          <w:b/>
        </w:rPr>
        <w:instrText>SEQ Figure \* ARABIC</w:instrText>
      </w:r>
      <w:r>
        <w:rPr>
          <w:b/>
        </w:rPr>
        <w:fldChar w:fldCharType="separate"/>
      </w:r>
      <w:r>
        <w:rPr>
          <w:b/>
        </w:rPr>
        <w:t>2</w:t>
      </w:r>
      <w:r>
        <w:rPr>
          <w:b/>
        </w:rPr>
        <w:fldChar w:fldCharType="end"/>
      </w:r>
      <w:r>
        <w:rPr>
          <w:color w:val="000000" w:themeColor="text1"/>
        </w:rPr>
        <w:t xml:space="preserve"> Geographic representation of Russia intervention. Each country's shading represents the highest intensity of Russian intervention in that state between 1994-2017. States closer to Russia have noticeably higher levels of </w:t>
      </w:r>
      <w:r w:rsidR="002D44B0">
        <w:rPr>
          <w:color w:val="000000" w:themeColor="text1"/>
        </w:rPr>
        <w:t>severity</w:t>
      </w:r>
      <w:r>
        <w:rPr>
          <w:color w:val="000000" w:themeColor="text1"/>
        </w:rPr>
        <w:t>.</w:t>
      </w:r>
    </w:p>
    <w:p w:rsidR="000A77B7" w:rsidRDefault="00470E9F">
      <w:pPr>
        <w:spacing w:after="200"/>
        <w:ind w:firstLine="0"/>
      </w:pPr>
      <w: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rsidR="000A77B7" w:rsidRDefault="00470E9F">
      <w:pPr>
        <w:pStyle w:val="Heading2"/>
      </w:pPr>
      <w:bookmarkStart w:id="84" w:name="_67l51pwqju7m"/>
      <w:bookmarkStart w:id="85" w:name="_qj6388j08rsl"/>
      <w:bookmarkEnd w:id="84"/>
      <w:bookmarkEnd w:id="85"/>
      <w:r>
        <w:t>Major Cyber Campaigns</w:t>
      </w:r>
    </w:p>
    <w:p w:rsidR="000A77B7" w:rsidRDefault="00470E9F">
      <w:pPr>
        <w:spacing w:after="200"/>
        <w:ind w:firstLine="0"/>
      </w:pPr>
      <w: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w:t>
      </w:r>
      <w:r>
        <w:lastRenderedPageBreak/>
        <w:t>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78"/>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rsidR="000A77B7" w:rsidRDefault="00470E9F">
      <w:pPr>
        <w:spacing w:after="200"/>
        <w:ind w:firstLine="0"/>
      </w:pPr>
      <w:r>
        <w:t>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w:t>
      </w:r>
      <w:r>
        <w:rPr>
          <w:rStyle w:val="FootnoteAnchor"/>
        </w:rPr>
        <w:footnoteReference w:id="79"/>
      </w:r>
      <w:r>
        <w:t xml:space="preserve"> Rather we argue that how motives are expressed, whatever their origins, will </w:t>
      </w:r>
      <w:proofErr w:type="gramStart"/>
      <w:r>
        <w:t>be more or less</w:t>
      </w:r>
      <w:proofErr w:type="gramEnd"/>
      <w:r>
        <w:t xml:space="preserve"> constrained by Western deterrence. We will consider some counterarguments in the case narratives.</w:t>
      </w:r>
    </w:p>
    <w:p w:rsidR="000A77B7" w:rsidRDefault="00470E9F">
      <w:pPr>
        <w:ind w:firstLine="0"/>
        <w:jc w:val="center"/>
      </w:pPr>
      <w:r>
        <w:rPr>
          <w:b/>
        </w:rPr>
        <w:t>Table 2</w:t>
      </w:r>
      <w:r>
        <w:t>: Case comparison of Russian gray zone conflicts</w:t>
      </w:r>
    </w:p>
    <w:p w:rsidR="000A77B7" w:rsidRDefault="000A77B7">
      <w:pPr>
        <w:ind w:firstLine="0"/>
        <w:jc w:val="center"/>
      </w:pP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140"/>
        <w:gridCol w:w="1620"/>
        <w:gridCol w:w="1530"/>
        <w:gridCol w:w="1440"/>
        <w:gridCol w:w="1351"/>
      </w:tblGrid>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Russian Response</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United States</w:t>
            </w:r>
          </w:p>
          <w:p w:rsidR="000A77B7" w:rsidRDefault="00470E9F">
            <w:pPr>
              <w:widowControl w:val="0"/>
              <w:spacing w:after="0" w:line="240" w:lineRule="auto"/>
              <w:ind w:right="0" w:firstLine="0"/>
              <w:jc w:val="center"/>
            </w:pPr>
            <w:r>
              <w:t>(2016)</w:t>
            </w: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Estonia</w:t>
            </w:r>
          </w:p>
          <w:p w:rsidR="000A77B7" w:rsidRDefault="00470E9F">
            <w:pPr>
              <w:widowControl w:val="0"/>
              <w:spacing w:after="0" w:line="240" w:lineRule="auto"/>
              <w:ind w:right="0" w:firstLine="0"/>
              <w:jc w:val="center"/>
            </w:pPr>
            <w:r>
              <w:t>(2007)</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Ukraine</w:t>
            </w:r>
          </w:p>
          <w:p w:rsidR="000A77B7" w:rsidRDefault="00470E9F">
            <w:pPr>
              <w:widowControl w:val="0"/>
              <w:spacing w:after="0" w:line="240" w:lineRule="auto"/>
              <w:ind w:right="0" w:firstLine="0"/>
              <w:jc w:val="center"/>
            </w:pPr>
            <w:r>
              <w:t>(2014)</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Georgia (2008)</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Conventional Force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Special Operation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Disruptive Cyber</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Information Operation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bl>
    <w:p w:rsidR="000A77B7" w:rsidRDefault="000A77B7">
      <w:pPr>
        <w:ind w:firstLine="0"/>
      </w:pPr>
    </w:p>
    <w:p w:rsidR="000A77B7" w:rsidRDefault="00470E9F">
      <w:pPr>
        <w:ind w:firstLine="0"/>
      </w:pPr>
      <w:r>
        <w:t>Table 2 lists these cases by distance from Washington DC.</w:t>
      </w:r>
      <w:r>
        <w:rPr>
          <w:rStyle w:val="FootnoteAnchor"/>
        </w:rPr>
        <w:footnoteReference w:id="80"/>
      </w:r>
      <w:r>
        <w:t xml:space="preserve"> Again the geographical pattern is striking. Moscow is more likely to pull its punches for cases closer to Washington. While geography is simply a proxy for other factors that condition the strength of Western deterrence, these factors combine to create a gradient of decreasing deterrence. Russian operations directly against the United States are limited to cyber influence and espionage </w:t>
      </w:r>
      <w:r>
        <w:lastRenderedPageBreak/>
        <w:t>operations. Operations against Estonia are still restrained—given its membership in NATO—but also include a punishing wave of DDoS attacks. Ukraine is not a member of NATO and is highly salient to Russia, but it borders European NATO states and was in negotiation for EU membership when the crisis began. Russian attacks are diverse but fall short of overt, avowed military intervention. Georgia is not a NATO member and is deep in Russia’s sphere of influence. At the weakest end of the deterrence gradient, Russia intervened in Georgia using not only cyber-attacks but also paramilitaries and overt military force.</w:t>
      </w:r>
      <w:r>
        <w:rPr>
          <w:rStyle w:val="FootnoteAnchor"/>
        </w:rPr>
        <w:footnoteReference w:id="81"/>
      </w:r>
      <w:r>
        <w:t xml:space="preserve"> </w:t>
      </w:r>
    </w:p>
    <w:p w:rsidR="000A77B7" w:rsidRDefault="000A77B7">
      <w:pPr>
        <w:ind w:firstLine="0"/>
      </w:pPr>
    </w:p>
    <w:p w:rsidR="000A77B7" w:rsidRDefault="00470E9F">
      <w:pPr>
        <w:pStyle w:val="Heading3"/>
        <w:spacing w:after="200" w:line="276" w:lineRule="auto"/>
        <w:ind w:left="-5" w:right="10" w:firstLine="0"/>
      </w:pPr>
      <w:bookmarkStart w:id="88" w:name="_c8qq01qhrze2"/>
      <w:bookmarkEnd w:id="88"/>
      <w:r>
        <w:t>Estonia (2007)</w:t>
      </w:r>
    </w:p>
    <w:p w:rsidR="000A77B7" w:rsidRDefault="00470E9F">
      <w:pPr>
        <w:ind w:firstLine="0"/>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was uniquely dependent on online transactions, and no country, let alone a NATO member, had ever been attacked so suddenly and aggressively by a botnet.</w:t>
      </w:r>
      <w:r>
        <w:rPr>
          <w:rStyle w:val="FootnoteAnchor"/>
        </w:rPr>
        <w:footnoteReference w:id="82"/>
      </w:r>
      <w:r>
        <w:t xml:space="preserve"> Estonia’s defense minister considered but ultimately rejected invoking Article V, the collective defense clause of the NATO treaty, instead requesting and receiving technical assistance.</w:t>
      </w:r>
      <w:r>
        <w:rPr>
          <w:rStyle w:val="FootnoteAnchor"/>
        </w:rPr>
        <w:footnoteReference w:id="83"/>
      </w:r>
      <w:r>
        <w:t xml:space="preserve"> The attacks continued in attenuated form for two and a half weeks. Some ambiguity about responsibility persists, but evidence suggests coordination from the Russian government in collaboration with so-called patriotic hackers.</w:t>
      </w:r>
      <w:r>
        <w:rPr>
          <w:rStyle w:val="FootnoteAnchor"/>
        </w:rPr>
        <w:footnoteReference w:id="84"/>
      </w:r>
    </w:p>
    <w:p w:rsidR="000A77B7" w:rsidRDefault="000A77B7">
      <w:pPr>
        <w:ind w:firstLine="0"/>
      </w:pPr>
    </w:p>
    <w:p w:rsidR="000A77B7" w:rsidRDefault="00470E9F">
      <w:pPr>
        <w:spacing w:after="200" w:line="276" w:lineRule="auto"/>
        <w:ind w:left="-15" w:right="0" w:firstLine="0"/>
      </w:pPr>
      <w:r>
        <w:t xml:space="preserve">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the belligerents, their agents, their targets, and external audiences—were relatively inexperienced with cyber operations at scale in 2007. The legal status of a cyber-attack had </w:t>
      </w:r>
      <w:r>
        <w:lastRenderedPageBreak/>
        <w:t>not yet been clarified, which provided both an opportunity and a constraint for Russia.</w:t>
      </w:r>
      <w:r>
        <w:rPr>
          <w:rStyle w:val="FootnoteAnchor"/>
        </w:rPr>
        <w:footnoteReference w:id="85"/>
      </w:r>
      <w:r>
        <w:t xml:space="preserve"> NATO would be unlikely to seriously consider formally responding so long as 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w:t>
      </w:r>
      <w:r>
        <w:rPr>
          <w:rStyle w:val="FootnoteAnchor"/>
        </w:rPr>
        <w:footnoteReference w:id="86"/>
      </w:r>
    </w:p>
    <w:p w:rsidR="000A77B7" w:rsidRDefault="00470E9F">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rsidR="000A77B7" w:rsidRDefault="00470E9F">
      <w:pPr>
        <w:pStyle w:val="Heading3"/>
        <w:spacing w:after="200" w:line="276" w:lineRule="auto"/>
        <w:ind w:left="-5" w:right="10" w:firstLine="0"/>
      </w:pPr>
      <w:bookmarkStart w:id="94" w:name="_qfl5qr5bywfn"/>
      <w:bookmarkEnd w:id="94"/>
      <w:r>
        <w:t>Georgia (2008)</w:t>
      </w:r>
    </w:p>
    <w:p w:rsidR="000A77B7" w:rsidRDefault="00470E9F">
      <w:pPr>
        <w:spacing w:after="200" w:line="276" w:lineRule="auto"/>
        <w:ind w:left="-15" w:right="0" w:firstLine="0"/>
      </w:pPr>
      <w:r>
        <w:t>A year later, Georgia was hit by similar waves of DDoS attacks amidst an even more fractious duel of competing narratives in online fora.</w:t>
      </w:r>
      <w:r>
        <w:rPr>
          <w:rStyle w:val="FootnoteAnchor"/>
        </w:rPr>
        <w:footnoteReference w:id="87"/>
      </w:r>
      <w:r>
        <w:t xml:space="preserve"> Yet whereas the Estonian episode was restricted to the cyber domain, Russia also intervened militarily in Georgia, an early example of cross-domain operations leveraging cyberspace. While cyber-attack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rsidR="000A77B7" w:rsidRDefault="00470E9F">
      <w:pPr>
        <w:spacing w:after="200" w:line="276" w:lineRule="auto"/>
        <w:ind w:left="-15" w:right="0" w:firstLine="0"/>
      </w:pPr>
      <w:r>
        <w:t>Following the civil war after the Soviet collapse, Russia stationed peacekeepers in Abkhazia and South Ossetia, ostensibly to protect non-Georgian minorities. Tbilisi resented the occupation and, especially after the Rose Revolution of 2003, sought Western security guarantees and NATO membership.</w:t>
      </w:r>
      <w:r>
        <w:rPr>
          <w:rStyle w:val="FootnoteAnchor"/>
        </w:rPr>
        <w:footnoteReference w:id="88"/>
      </w:r>
      <w:r>
        <w:t xml:space="preserve">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w:t>
      </w:r>
      <w:r>
        <w:lastRenderedPageBreak/>
        <w:t>a peace agreement on 15 August which left Russian forces stationed in the de facto autonomous provinces.</w:t>
      </w:r>
      <w:r>
        <w:rPr>
          <w:rStyle w:val="FootnoteAnchor"/>
        </w:rPr>
        <w:footnoteReference w:id="89"/>
      </w:r>
    </w:p>
    <w:p w:rsidR="000A77B7" w:rsidRDefault="00470E9F">
      <w:pPr>
        <w:spacing w:after="200" w:line="276" w:lineRule="auto"/>
        <w:ind w:left="-15" w:right="0" w:firstLine="0"/>
      </w:pPr>
      <w:r>
        <w:t xml:space="preserve">Russia’s intervention choices in this conflict, situated at the far end of the Western deterrence gradient, were more motivated by efficiency than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point out, “because of Georgia’s location and its contested map, it is a security liability from the point of view of many in the West.”</w:t>
      </w:r>
      <w:r>
        <w:rPr>
          <w:rStyle w:val="FootnoteAnchor"/>
        </w:rPr>
        <w:footnoteReference w:id="90"/>
      </w:r>
      <w:r>
        <w:t xml:space="preserve">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rsidR="000A77B7" w:rsidRDefault="00470E9F">
      <w:pPr>
        <w:pStyle w:val="Heading3"/>
        <w:spacing w:after="200" w:line="276" w:lineRule="auto"/>
        <w:ind w:left="-15" w:right="10" w:firstLine="0"/>
      </w:pPr>
      <w:bookmarkStart w:id="99" w:name="_15u7zsw4j3sl"/>
      <w:bookmarkEnd w:id="99"/>
      <w:r>
        <w:t>Ukraine (2014)</w:t>
      </w:r>
    </w:p>
    <w:p w:rsidR="000A77B7" w:rsidRDefault="00470E9F">
      <w:pPr>
        <w:spacing w:after="200" w:line="276" w:lineRule="auto"/>
        <w:ind w:left="-15" w:right="0" w:firstLine="0"/>
      </w:pPr>
      <w:r>
        <w:t xml:space="preserve">One might argue that Russia values the stakes differently in each conflict and thus the correlation with the deterrence gradient observed in Table 2 is spurious. The cases of Estonia and Georgia appear to be consistent with this alternative explanation. Russia let Estonia join NATO without a fight in 2004 and merely sought to register a protest vote in 2007 when Tallinn moved a Soviet statue. By contrast, Russia had supported separatists in Georgia since the early 1990s and was highly resolved to ward off Western encroachment. Efficiency alone might thus explain the single-domain response in Estonia versus the multi-domain engagement in Georgia. The Ukraine case, however, finds this alternative account wanting. </w:t>
      </w:r>
    </w:p>
    <w:p w:rsidR="000A77B7" w:rsidRDefault="00470E9F">
      <w:pPr>
        <w:spacing w:after="200" w:line="276" w:lineRule="auto"/>
        <w:ind w:left="-15" w:right="0" w:firstLine="0"/>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relevant. Russian military planners have long expressed more concern over NATO forward deployment in Ukraine than </w:t>
      </w:r>
      <w:r>
        <w:lastRenderedPageBreak/>
        <w:t>in Georgia.</w:t>
      </w:r>
      <w:r>
        <w:rPr>
          <w:rStyle w:val="FootnoteAnchor"/>
        </w:rPr>
        <w:footnoteReference w:id="91"/>
      </w:r>
      <w:r>
        <w:t xml:space="preserve"> If Russian moves were motivated by efficiency rather than deterrence, then we would expect to see more overt Russian military efforts in Ukrain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rsidR="000A77B7" w:rsidRDefault="00470E9F">
      <w:pPr>
        <w:spacing w:after="200" w:line="276" w:lineRule="auto"/>
        <w:ind w:right="0" w:firstLine="0"/>
      </w:pPr>
      <w:r>
        <w:t>The Western deterrence posture regarding Ukraine was weak, but it was also not nothing. The Western response in the wake of the Maidan crisis consisted mainly of economic sanctions, deployments of U.S. fighter jets to Poland, and eventually arms and assistance to Kiev, but no NATO ground combat forces on Ukrainian soil. Fighter jets would, of course, have been ideal for attacking Russian armored columns in a conventional war, but their very mobility made them a weak signal of commitment as compared to a counterfactual ground force deployment.</w:t>
      </w:r>
      <w:r>
        <w:rPr>
          <w:rStyle w:val="FootnoteAnchor"/>
        </w:rPr>
        <w:footnoteReference w:id="92"/>
      </w:r>
      <w:r>
        <w:t xml:space="preserve"> It is not uncommon in cross-domain deterrence that the means suited for winning one type of war are ill suited for deterring another type of war. This weakness created permissive conditions for Russian intervention. Nevertheless, NATO has conventional escalation dominance, should it decide to intervene on behalf of Ukraine. Russia would most likely lose a conventional contest involving NATO, risking escalation to nuclear war in the process. This risk has led to Russian circumspection. For example, when Malaysian Airlines flight MH17 was shot down over Donetsk by a Russian BUK anti-aircraft system, Moscow quickly withdrew </w:t>
      </w:r>
      <w:proofErr w:type="gramStart"/>
      <w:r>
        <w:t>all of</w:t>
      </w:r>
      <w:proofErr w:type="gramEnd"/>
      <w:r>
        <w:t xml:space="preserve"> its heavy weapons from the battlefield.</w:t>
      </w:r>
      <w:r>
        <w:rPr>
          <w:rStyle w:val="FootnoteAnchor"/>
        </w:rPr>
        <w:footnoteReference w:id="93"/>
      </w:r>
      <w:r>
        <w:t xml:space="preserve"> Gray zone conflict in Ukraine is implicitly shaped by Western deterrence, even though NATO has no formal commitment to Ukraine.</w:t>
      </w:r>
    </w:p>
    <w:p w:rsidR="000A77B7" w:rsidRDefault="00470E9F">
      <w:pPr>
        <w:spacing w:after="200" w:line="276" w:lineRule="auto"/>
        <w:ind w:left="-15" w:right="0" w:firstLine="0"/>
      </w:pPr>
      <w:r>
        <w:t>The cumulative intensity of the war in Ukraine has claimed a higher butcher’s bill than the war in Georgia, consistent with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w:t>
      </w:r>
      <w:r>
        <w:rPr>
          <w:rStyle w:val="FootnoteAnchor"/>
        </w:rPr>
        <w:footnoteReference w:id="94"/>
      </w:r>
      <w:r>
        <w:t xml:space="preserve"> Covert interventions, even open secrets like Moscow’s deployments </w:t>
      </w:r>
      <w:r>
        <w:lastRenderedPageBreak/>
        <w:t>to Ukraine and aggressive cyber operations, tend to convey mixed signals of resolve and restraint.</w:t>
      </w:r>
      <w:r>
        <w:rPr>
          <w:rStyle w:val="FootnoteAnchor"/>
        </w:rPr>
        <w:footnoteReference w:id="95"/>
      </w:r>
      <w:r>
        <w:t xml:space="preserve"> The costliness of the intervention signals resolve, but the fact that costs could be higher and the efforts made to allow both sides to save face signals restraint. As Brantley et. al. points out, the modal diversity of conflict in Ukraine has lacked </w:t>
      </w:r>
      <w:proofErr w:type="gramStart"/>
      <w:r>
        <w:t>sufficient</w:t>
      </w:r>
      <w:proofErr w:type="gramEnd"/>
      <w:r>
        <w:t xml:space="preserve"> intensity to warrant outside intervention.</w:t>
      </w:r>
      <w:r>
        <w:rPr>
          <w:rStyle w:val="FootnoteAnchor"/>
        </w:rPr>
        <w:footnoteReference w:id="96"/>
      </w:r>
    </w:p>
    <w:p w:rsidR="000A77B7" w:rsidRDefault="00470E9F">
      <w:pPr>
        <w:spacing w:after="200" w:line="276" w:lineRule="auto"/>
        <w:ind w:left="-15" w:right="0" w:firstLine="0"/>
      </w:pPr>
      <w:r>
        <w:t>The cyber domain is especially attractive for a risk-averse opportunist. Indeed, Ukraine has emerged as a testbed for Russian cyber warfare, even as Russia has not realized much for its efforts.</w:t>
      </w:r>
      <w:r>
        <w:rPr>
          <w:rStyle w:val="FootnoteAnchor"/>
        </w:rPr>
        <w:footnoteReference w:id="97"/>
      </w:r>
      <w:r>
        <w:t xml:space="preserve"> In the first major cyber-physical attack since Stuxnet, the Ukrainian power grid was briefly disrupted in 2015 and again in 2016, but services were quickly restored in each case.</w:t>
      </w:r>
      <w:r>
        <w:rPr>
          <w:rStyle w:val="FootnoteAnchor"/>
        </w:rPr>
        <w:footnoteReference w:id="98"/>
      </w:r>
      <w:r>
        <w:t xml:space="preserve"> These events were notable both for their technical sophistication and inconsequential strategic effects, not unlike Stuxnet.</w:t>
      </w:r>
      <w:r>
        <w:rPr>
          <w:rStyle w:val="FootnoteAnchor"/>
        </w:rPr>
        <w:footnoteReference w:id="99"/>
      </w:r>
      <w:r>
        <w:t xml:space="preserve"> </w:t>
      </w:r>
      <w:proofErr w:type="spellStart"/>
      <w:r>
        <w:t>NotPetya</w:t>
      </w:r>
      <w:proofErr w:type="spellEnd"/>
      <w:r>
        <w:t xml:space="preserve"> attacks, by contrast, may have wiped ten percent of the computers in Ukraine, including banks, federal agencies, and the Chernobyl clean-up site, and Maersk shipping worldwide was paralyzed for a few days via an infection in its Odessa office.</w:t>
      </w:r>
      <w:r>
        <w:rPr>
          <w:rStyle w:val="FootnoteAnchor"/>
        </w:rPr>
        <w:footnoteReference w:id="100"/>
      </w:r>
      <w:r>
        <w:t xml:space="preserve"> Yet the endemic Russian cyber-attacks and information operations have had little impact on battlefield events.</w:t>
      </w:r>
      <w:r>
        <w:rPr>
          <w:rStyle w:val="FootnoteAnchor"/>
        </w:rPr>
        <w:footnoteReference w:id="101"/>
      </w:r>
      <w:r>
        <w:t xml:space="preserve"> Even in social media operations, supposedly a devious Russian specialty, pro-Kremlin narratives never really took hold in Western Ukraine.</w:t>
      </w:r>
      <w:r>
        <w:rPr>
          <w:rStyle w:val="FootnoteAnchor"/>
        </w:rPr>
        <w:footnoteReference w:id="102"/>
      </w:r>
    </w:p>
    <w:p w:rsidR="000A77B7" w:rsidRDefault="00470E9F">
      <w:pPr>
        <w:pStyle w:val="Heading3"/>
        <w:spacing w:after="200" w:line="276" w:lineRule="auto"/>
        <w:ind w:left="-5" w:right="10" w:firstLine="341"/>
      </w:pPr>
      <w:bookmarkStart w:id="112" w:name="_p4w3lxqpnd1i"/>
      <w:bookmarkEnd w:id="112"/>
      <w:r>
        <w:t>United States (2016)</w:t>
      </w:r>
    </w:p>
    <w:p w:rsidR="000A77B7" w:rsidRDefault="00470E9F">
      <w:pPr>
        <w:spacing w:after="200" w:line="276" w:lineRule="auto"/>
        <w:ind w:left="-15" w:right="0" w:firstLine="0"/>
      </w:pPr>
      <w:r>
        <w:t xml:space="preserve">The most recent of the four major Russian cyber campaigns is both the most restrained and potentially most consequential. There is a general consensus that the Russian government interfered in the 2016 US election by hacking the Democratic National Committee, leaking incriminating information via Wikileaks, posting disinformation on social media sites like </w:t>
      </w:r>
      <w:r>
        <w:lastRenderedPageBreak/>
        <w:t>Facebook, and infiltrating lobbyist groups.</w:t>
      </w:r>
      <w:r>
        <w:rPr>
          <w:rStyle w:val="FootnoteAnchor"/>
        </w:rPr>
        <w:footnoteReference w:id="103"/>
      </w:r>
      <w:r>
        <w:t xml:space="preserve"> President Obama was aware of the Russian campaign in summer 2016 but did not publicly reveal his knowledge for fear of influencing the election.</w:t>
      </w:r>
      <w:r>
        <w:rPr>
          <w:rStyle w:val="FootnoteAnchor"/>
        </w:rPr>
        <w:footnoteReference w:id="104"/>
      </w:r>
      <w:r>
        <w:t xml:space="preserve">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Pr>
          <w:rStyle w:val="FootnoteAnchor"/>
        </w:rPr>
        <w:footnoteReference w:id="105"/>
      </w:r>
    </w:p>
    <w:p w:rsidR="000A77B7" w:rsidRDefault="00470E9F">
      <w:pPr>
        <w:spacing w:after="200" w:line="276" w:lineRule="auto"/>
        <w:ind w:left="-15" w:right="0" w:firstLine="0"/>
      </w:pPr>
      <w:r>
        <w:t>Within the scope of a covert election influence campaign, Russia did indeed pull out all the stops. This case is the exception that proves the rule that gray zone conflict is conditioned by deterrence. Moscow orchestrated a diverse suite of operations ranging from technical computer network exploitation and media influence operations to human intelligence.</w:t>
      </w:r>
      <w:r>
        <w:rPr>
          <w:rStyle w:val="FootnoteAnchor"/>
        </w:rPr>
        <w:footnoteReference w:id="106"/>
      </w:r>
      <w:r>
        <w:t xml:space="preserve"> Its full-court press could be described as unrestrained, even brazen, and thus motivated entirely by efficiency calculations. Yet the choice to pursue this course of action in the first place was very much constrained by the implicit deterrence posture of the United States. What else could Russia do? Russia could safely assume that the most powerful military in the world would retaliate for armed attacks directly against its vital interests.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Indeed, Russia's electoral interference has gone essentially unpunished by the United States to date, aside from the expulsion of some Russian intelligence officers and the application of a few sanctions in addition to the regime in place since 2014. </w:t>
      </w:r>
    </w:p>
    <w:p w:rsidR="000A77B7" w:rsidRDefault="00470E9F">
      <w:pPr>
        <w:spacing w:after="200" w:line="276" w:lineRule="auto"/>
        <w:ind w:left="-15" w:right="0" w:firstLine="0"/>
      </w:pPr>
      <w:r>
        <w:t xml:space="preserve">If Trump’s victory or subsequent policies can ever be credited to active measures by the Russian Federation, even in part, it would amount to one of the most consequential </w:t>
      </w:r>
      <w:r>
        <w:lastRenderedPageBreak/>
        <w:t>intelligence coups in history. It is just as likely that the Russian campaign simply added noise to one of the noisiest campaigns in U.S. presidential history. It is unclear how or even whether the Russian influence campaign affected voting behavior in what was, by any account, a very unique and chaotic election.</w:t>
      </w:r>
      <w:r>
        <w:rPr>
          <w:rStyle w:val="FootnoteAnchor"/>
        </w:rPr>
        <w:footnoteReference w:id="107"/>
      </w:r>
      <w:r>
        <w:t xml:space="preserve"> The Clinton campaign made its share of mistakes, and candidate Trump tapped into a deep and hitherto unexploited well of resentment in the American electorate.</w:t>
      </w:r>
      <w:r>
        <w:rPr>
          <w:rStyle w:val="FootnoteAnchor"/>
        </w:rPr>
        <w:footnoteReference w:id="108"/>
      </w:r>
      <w:r>
        <w:t xml:space="preserve">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document collusion between the Russian government and members of the Trump campaign, even as questions remain about the extent of the candidate’s personal involvement. </w:t>
      </w:r>
    </w:p>
    <w:p w:rsidR="000A77B7" w:rsidRDefault="00470E9F">
      <w:pPr>
        <w:pStyle w:val="Heading2"/>
        <w:spacing w:after="200" w:line="276" w:lineRule="auto"/>
        <w:ind w:left="-15" w:right="10" w:firstLine="0"/>
      </w:pPr>
      <w:bookmarkStart w:id="119" w:name="_cs8vg3ebxn8j"/>
      <w:bookmarkEnd w:id="119"/>
      <w:r>
        <w:t>Discussion</w:t>
      </w:r>
    </w:p>
    <w:p w:rsidR="000A77B7" w:rsidRDefault="00470E9F">
      <w:pPr>
        <w:spacing w:after="200" w:line="276" w:lineRule="auto"/>
        <w:ind w:left="-15" w:right="0" w:firstLine="0"/>
      </w:pPr>
      <w:r>
        <w:t xml:space="preserve">The overall pattern of recent Russian intervention is largely consistent with our hypothesis that deterrence encourages capable actors to pull their punches. As the deterrence gradient drops off from West to East, Russia is more able to indulge in efficiency calculations in pursuing its international objectives. Again, geography does not determine deterrence, but it is correlated with other factors like military power, NATO membership, and the proximity of interests that shape deterrence credibility. The geographical correlation would not be present if conflict intensity were limited only by the means available to Russia or its calculations about the most efficient or effective way to conduct operations. While the degree of Russian interest does vary across these cases, the case of Ukraine </w:t>
      </w:r>
      <w:proofErr w:type="gramStart"/>
      <w:r>
        <w:t>in particular reveals</w:t>
      </w:r>
      <w:proofErr w:type="gramEnd"/>
      <w:r>
        <w:t xml:space="preserve"> that Russia is sensitive to deterrence even when its interests are high. Although Ukraine is strategically more important, Russian actions there were more constrained than in Georgia. </w:t>
      </w:r>
    </w:p>
    <w:p w:rsidR="000A77B7" w:rsidRDefault="00470E9F">
      <w:pPr>
        <w:spacing w:after="200" w:line="276" w:lineRule="auto"/>
        <w:ind w:left="-15" w:right="0" w:firstLine="0"/>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that toolkit. </w:t>
      </w:r>
    </w:p>
    <w:p w:rsidR="000A77B7" w:rsidRDefault="00470E9F">
      <w:pPr>
        <w:spacing w:after="200" w:line="276" w:lineRule="auto"/>
        <w:ind w:left="-15" w:right="0" w:firstLine="0"/>
      </w:pPr>
      <w:r>
        <w:t>One possible distinguishing difference of modern gray zone problems may be considered in terms of just what sort of deterrence actors are designing around. Previous studies have focused on adversaries who design around immediate</w:t>
      </w:r>
      <w:r>
        <w:rPr>
          <w:i/>
        </w:rPr>
        <w:t xml:space="preserve"> </w:t>
      </w:r>
      <w:r>
        <w:t xml:space="preserve">deterrence, or threats issued in a crisis </w:t>
      </w:r>
      <w:r>
        <w:lastRenderedPageBreak/>
        <w:t>situation; modern gray zone conflict often works to compromise general</w:t>
      </w:r>
      <w:r>
        <w:rPr>
          <w:i/>
        </w:rPr>
        <w:t xml:space="preserve"> </w:t>
      </w:r>
      <w:r>
        <w:t>deterrence, or implicit barriers to crisis initiation.</w:t>
      </w:r>
      <w:r>
        <w:rPr>
          <w:rStyle w:val="FootnoteAnchor"/>
        </w:rPr>
        <w:footnoteReference w:id="109"/>
      </w:r>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against them might be proscribed, but Russia still had to consider America’s power to retaliate. The cyber domain, where general deterrence is unreliable and immediate deterrence works hardly at all, is well suited for just such subversion.</w:t>
      </w:r>
      <w:r>
        <w:rPr>
          <w:rStyle w:val="FootnoteAnchor"/>
        </w:rPr>
        <w:footnoteReference w:id="110"/>
      </w:r>
    </w:p>
    <w:p w:rsidR="000A77B7" w:rsidRDefault="00470E9F">
      <w:pPr>
        <w:pStyle w:val="Heading1"/>
        <w:spacing w:after="200" w:line="276" w:lineRule="auto"/>
        <w:ind w:left="-15" w:right="10" w:firstLine="0"/>
      </w:pPr>
      <w:bookmarkStart w:id="122" w:name="_6h0561asae7s"/>
      <w:bookmarkEnd w:id="122"/>
      <w:r>
        <w:t>Every Silver Lining's Got a Touch of Gray</w:t>
      </w:r>
    </w:p>
    <w:p w:rsidR="000A77B7" w:rsidRDefault="00470E9F">
      <w:pPr>
        <w:spacing w:after="200" w:line="276" w:lineRule="auto"/>
        <w:ind w:left="-15" w:right="0" w:firstLine="0"/>
      </w:pPr>
      <w:r>
        <w:t>Gray zone conflict occurs when capable actors intentionally limit the intensity or capacity of their aggressions and refrain from escalation. It differs from other forms of irregular or asymmetric warfare that are also limited because one of the combatants simply lacks the means to escalate the conflict. Unlimited war for a guerrilla will be limited war for the state. Gray zone actors, by contrast, pull their punches. We have argued that they do so out of concern for the potential consequences of their aggressions. Limited conflict, ironically enough, becomes a symptom of the success of deterrence. Gray zone conflict may be better understood as a reflection of weakness rather than an expression of strength.</w:t>
      </w:r>
    </w:p>
    <w:p w:rsidR="000A77B7" w:rsidRDefault="00470E9F">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rsidR="000A77B7" w:rsidRDefault="00470E9F">
      <w:pPr>
        <w:spacing w:after="200" w:line="276" w:lineRule="auto"/>
        <w:ind w:left="-15" w:right="0" w:firstLine="0"/>
      </w:pPr>
      <w:r>
        <w:t xml:space="preserve">Just as there is a gray zone between war and peace, the distinction between effective and ineffective deterrence is also fuzzy. We have introduced the notion of the deterrence gradient, analogous to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w:t>
      </w:r>
      <w:r>
        <w:lastRenderedPageBreak/>
        <w:t xml:space="preserve">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rsidR="000A77B7" w:rsidRDefault="00470E9F">
      <w:pPr>
        <w:spacing w:after="200" w:line="276" w:lineRule="auto"/>
        <w:ind w:left="-15" w:right="0" w:firstLine="0"/>
      </w:pPr>
      <w:r>
        <w:t xml:space="preserve">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 employing a greater variety of means with more lethal intensity where deterrence is weakest and conducting only ambiguous information operations where deterrence is most robust. Recent Russian interventions offer the paradigmatic exemplars of gray zone conflict, but the conventional wisdom about it is wrong. Russia does not have a </w:t>
      </w:r>
      <w:r w:rsidR="00643125">
        <w:t>general-purpose</w:t>
      </w:r>
      <w:r>
        <w:t xml:space="preserv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i.e., take the gloves off) when there is little prospect of NATO punishment. </w:t>
      </w:r>
    </w:p>
    <w:p w:rsidR="000A77B7" w:rsidRDefault="00470E9F">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r>
        <w:rPr>
          <w:rStyle w:val="FootnoteAnchor"/>
        </w:rPr>
        <w:footnoteReference w:id="111"/>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 in a period in which Russia was willing to accept a downward revision of its European influence after the fall of the Soviet Union. Perhaps later rounds which brought in Baltic and Balkan </w:t>
      </w:r>
      <w:r>
        <w:lastRenderedPageBreak/>
        <w:t xml:space="preserve">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rsidR="000A77B7" w:rsidRDefault="00470E9F">
      <w:pPr>
        <w:spacing w:after="200" w:line="276" w:lineRule="auto"/>
        <w:ind w:left="-15" w:right="0" w:firstLine="0"/>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rsidR="000A77B7" w:rsidRDefault="00470E9F">
      <w:pPr>
        <w:spacing w:after="200" w:line="276" w:lineRule="auto"/>
        <w:ind w:left="-15" w:right="0" w:firstLine="0"/>
      </w:pPr>
      <w: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sectPr w:rsidR="000A77B7">
      <w:footerReference w:type="default" r:id="rId9"/>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6463" w:rsidRDefault="00DB6463">
      <w:pPr>
        <w:spacing w:after="0" w:line="240" w:lineRule="auto"/>
      </w:pPr>
      <w:r>
        <w:separator/>
      </w:r>
    </w:p>
  </w:endnote>
  <w:endnote w:type="continuationSeparator" w:id="0">
    <w:p w:rsidR="00DB6463" w:rsidRDefault="00DB6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7B7" w:rsidRDefault="00470E9F">
    <w:pPr>
      <w:spacing w:after="0" w:line="259" w:lineRule="auto"/>
      <w:ind w:right="0" w:firstLine="0"/>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6463" w:rsidRDefault="00DB6463">
      <w:r>
        <w:separator/>
      </w:r>
    </w:p>
  </w:footnote>
  <w:footnote w:type="continuationSeparator" w:id="0">
    <w:p w:rsidR="00DB6463" w:rsidRDefault="00DB6463">
      <w:r>
        <w:continuationSeparator/>
      </w:r>
    </w:p>
  </w:footnote>
  <w:footnote w:id="1">
    <w:p w:rsidR="000A77B7" w:rsidRDefault="00470E9F">
      <w:pPr>
        <w:pStyle w:val="FootnoteText"/>
      </w:pPr>
      <w:r>
        <w:rPr>
          <w:rStyle w:val="FootnoteCharacters"/>
        </w:rPr>
        <w:footnoteRef/>
      </w:r>
      <w:r>
        <w:rPr>
          <w:rStyle w:val="FootnoteCharacters"/>
        </w:rPr>
        <w:tab/>
      </w:r>
      <w:r>
        <w:t xml:space="preserve"> NATO is not formally bound to assist Ukraine, but neither are they precluded from doing so.  The issue for the Kremlin was ensuring that Brussels remained passive, and any measure that might help was worth taking.  </w:t>
      </w:r>
    </w:p>
  </w:footnote>
  <w:footnote w:id="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3},"citationItems":[{"id":15614,"uris":["http://zotero.org/users/2506258/items/GKUQJYQS"],"uri":["http://zotero.org/users/2506258/items/GKUQJYQS"],"itemData":{"id":15614,"type":"report","title":"Lessons from Russia's Operations in Crimea and Eastern Ukraine","publisher":"Rand Corporation","publisher-place":"Santa Monica, CA","genre":"Product Page","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w:instrText>
      </w:r>
      <w:r>
        <w:fldChar w:fldCharType="end"/>
      </w:r>
      <w:bookmarkStart w:id="0" w:name="__Fieldmark__186_673422073"/>
      <w:bookmarkEnd w:id="0"/>
      <w:r>
        <w:rPr>
          <w:rFonts w:cs="Times New Roman"/>
          <w:szCs w:val="24"/>
        </w:rPr>
        <w:t xml:space="preserve">Michael </w:t>
      </w:r>
      <w:proofErr w:type="spellStart"/>
      <w:r>
        <w:rPr>
          <w:rFonts w:cs="Times New Roman"/>
          <w:szCs w:val="24"/>
        </w:rPr>
        <w:t>Kofman</w:t>
      </w:r>
      <w:proofErr w:type="spellEnd"/>
      <w:r>
        <w:rPr>
          <w:rFonts w:cs="Times New Roman"/>
          <w:szCs w:val="24"/>
        </w:rPr>
        <w:t xml:space="preserve"> et al., “Lessons from Russia’s Operations in Crimea and Eastern Ukraine,” Product Page (Santa Monica, CA: Rand Corporation, 2017), https://www.rand.org/pubs/research_reports/RR1498.html; A. F. </w:t>
      </w:r>
      <w:proofErr w:type="spellStart"/>
      <w:r>
        <w:rPr>
          <w:rFonts w:cs="Times New Roman"/>
          <w:szCs w:val="24"/>
        </w:rPr>
        <w:t>Brantly</w:t>
      </w:r>
      <w:proofErr w:type="spellEnd"/>
      <w:r>
        <w:rPr>
          <w:rFonts w:cs="Times New Roman"/>
          <w:szCs w:val="24"/>
        </w:rPr>
        <w:t xml:space="preserve">, N. Cal, and D. </w:t>
      </w:r>
      <w:proofErr w:type="spellStart"/>
      <w:r>
        <w:rPr>
          <w:rFonts w:cs="Times New Roman"/>
          <w:szCs w:val="24"/>
        </w:rPr>
        <w:t>Winkelstein</w:t>
      </w:r>
      <w:proofErr w:type="spellEnd"/>
      <w:r>
        <w:rPr>
          <w:rFonts w:cs="Times New Roman"/>
          <w:szCs w:val="24"/>
        </w:rPr>
        <w:t>, “Defending the Borderland: Ukrainian Military Experiences with IO, Cyber, and EW,” Report (Army Cyber Institute, December 1, 2017), https://vtechworks.lib.vt.edu/handle/10919/81979; Robert Angevine et al., “Learning Lessons from the Ukraine Conflict” (Institute for Defense Analyses, May 2019).</w:t>
      </w:r>
    </w:p>
  </w:footnote>
  <w:footnote w:id="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QjVocDa","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G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G Jones, “Going on the Offensive: A U.S. Strategy to Combat Russian Information Warfare,” Brief (Washington, D.C: Center for Strategic and International Studies, October 2018).","noteIndex":4},"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 G"}],"issued":{"date-parts":[["2018",10]]}}}],"schema":"https://github.com/citation-style-language/schema/raw/master/csl-citation.json"}</w:instrText>
      </w:r>
      <w:r>
        <w:fldChar w:fldCharType="end"/>
      </w:r>
      <w:bookmarkStart w:id="1" w:name="__Fieldmark__228_673422073"/>
      <w:bookmarkEnd w:id="1"/>
      <w:r>
        <w:rPr>
          <w:rFonts w:cs="Times New Roman"/>
          <w:szCs w:val="24"/>
        </w:rPr>
        <w:t xml:space="preserve">Christopher Paul and Miriam Matthews, “The Russian ``Firehose of Falsehood" Propaganda Model: Why It Might Work and Options to Counter It” (Santa Monica, CA: Rand Corporation, 2016); Neil </w:t>
      </w:r>
      <w:proofErr w:type="spellStart"/>
      <w:r>
        <w:rPr>
          <w:rFonts w:cs="Times New Roman"/>
          <w:szCs w:val="24"/>
        </w:rPr>
        <w:t>MacFarquhar</w:t>
      </w:r>
      <w:proofErr w:type="spellEnd"/>
      <w:r>
        <w:rPr>
          <w:rFonts w:cs="Times New Roman"/>
          <w:szCs w:val="24"/>
        </w:rPr>
        <w:t xml:space="preserve">, “A Powerful Russian Weapon: The Spread of False Stories,” </w:t>
      </w:r>
      <w:r>
        <w:rPr>
          <w:rFonts w:cs="Times New Roman"/>
          <w:i/>
          <w:iCs/>
          <w:szCs w:val="24"/>
        </w:rPr>
        <w:t>The New York Times</w:t>
      </w:r>
      <w:r>
        <w:rPr>
          <w:rFonts w:cs="Times New Roman"/>
          <w:szCs w:val="24"/>
        </w:rPr>
        <w:t>, October 12, 2016, sec. World, https://www.nytimes.com/2016/08/29/world/europe/russia-sweden-disinformation.html; Seth G Jones, “Going on the Offensive: A U.S. Strategy to Combat Russian Information Warfare,” Brief (Washington, D.C: Center for Strategic and International Studies, October 2018).</w:t>
      </w:r>
    </w:p>
  </w:footnote>
  <w:footnote w:id="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9o7ayGo","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5},"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w:instrText>
      </w:r>
      <w:r>
        <w:fldChar w:fldCharType="end"/>
      </w:r>
      <w:bookmarkStart w:id="2" w:name="__Fieldmark__257_673422073"/>
      <w:bookmarkEnd w:id="2"/>
      <w:r>
        <w:rPr>
          <w:rFonts w:cs="Times New Roman"/>
          <w:szCs w:val="24"/>
        </w:rPr>
        <w:t xml:space="preserve">Michael Fallon, “Speech Delivered by Secretary of State for </w:t>
      </w:r>
      <w:proofErr w:type="spellStart"/>
      <w:r>
        <w:rPr>
          <w:rFonts w:cs="Times New Roman"/>
          <w:szCs w:val="24"/>
        </w:rPr>
        <w:t>Defence</w:t>
      </w:r>
      <w:proofErr w:type="spellEnd"/>
      <w:r>
        <w:rPr>
          <w:rFonts w:cs="Times New Roman"/>
          <w:szCs w:val="24"/>
        </w:rPr>
        <w:t xml:space="preserve"> Sir Michael Fallon at the RUSI </w:t>
      </w:r>
      <w:proofErr w:type="spellStart"/>
      <w:r>
        <w:rPr>
          <w:rFonts w:cs="Times New Roman"/>
          <w:szCs w:val="24"/>
        </w:rPr>
        <w:t>Landwarfare</w:t>
      </w:r>
      <w:proofErr w:type="spellEnd"/>
      <w:r>
        <w:rPr>
          <w:rFonts w:cs="Times New Roman"/>
          <w:szCs w:val="24"/>
        </w:rPr>
        <w:t xml:space="preserve"> Conference.,” (Speech, June 28, 2017), https://www.gov.uk/government/speeches/rusi-landwarfare-conference.</w:t>
      </w:r>
    </w:p>
  </w:footnote>
  <w:footnote w:id="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pjcSVQGE","properties":{"formattedCitation":"Andrew S.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0, no. 0 (December 27, 2017): 1\\uc0\\u8211{}21, https://doi.org/10.1080/14799855.2017.1414044.","plainCitation":"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0, no. 0 (December 27, 2017): 1–21, https://doi.org/10.1080/14799855.2017.1414044.","noteIndex":6},"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 S."},{"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schema":"https://github.com/citation-style-language/schema/raw/master/csl-citation.json"}</w:instrText>
      </w:r>
      <w:r>
        <w:fldChar w:fldCharType="end"/>
      </w:r>
      <w:bookmarkStart w:id="3" w:name="__Fieldmark__291_673422073"/>
      <w:bookmarkEnd w:id="3"/>
      <w:r>
        <w:rPr>
          <w:rFonts w:cs="Times New Roman"/>
          <w:szCs w:val="24"/>
        </w:rPr>
        <w:t xml:space="preserve">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Pr>
          <w:rFonts w:cs="Times New Roman"/>
          <w:i/>
          <w:iCs/>
          <w:szCs w:val="24"/>
        </w:rPr>
        <w:t>Countering Coercion in Maritime Asia: The Theory and Practice of Gray Zone Deterrence</w:t>
      </w:r>
      <w:r>
        <w:rPr>
          <w:rFonts w:cs="Times New Roman"/>
          <w:szCs w:val="24"/>
        </w:rPr>
        <w:t xml:space="preserve"> (Rowman &amp; Littlefield, 2017); Van Jackson, “Tactics of Strategic Competition: Gray Zones, Redlines, and Conflict before War,” </w:t>
      </w:r>
      <w:r>
        <w:rPr>
          <w:rFonts w:cs="Times New Roman"/>
          <w:i/>
          <w:iCs/>
          <w:szCs w:val="24"/>
        </w:rPr>
        <w:t>Naval War College Review</w:t>
      </w:r>
      <w:r>
        <w:rPr>
          <w:rFonts w:cs="Times New Roman"/>
          <w:szCs w:val="24"/>
        </w:rPr>
        <w:t xml:space="preserve"> 70, no. 3 (2017): 39–61; Erik Lin-Greenberg, “Non-Traditional Security Dilemmas: Can Military Operations Other than War Intensify Security Competition in Asia?,” </w:t>
      </w:r>
      <w:r>
        <w:rPr>
          <w:rFonts w:cs="Times New Roman"/>
          <w:i/>
          <w:iCs/>
          <w:szCs w:val="24"/>
        </w:rPr>
        <w:t>Asian Security</w:t>
      </w:r>
      <w:r>
        <w:rPr>
          <w:rFonts w:cs="Times New Roman"/>
          <w:szCs w:val="24"/>
        </w:rPr>
        <w:t xml:space="preserve"> 0, no. 0 (December 27, 2017): 1–21, https://doi.org/10.1080/14799855.2017.1414044.</w:t>
      </w:r>
    </w:p>
  </w:footnote>
  <w:footnote w:id="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ptSoXFo","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7},"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w:instrText>
      </w:r>
      <w:r>
        <w:fldChar w:fldCharType="end"/>
      </w:r>
      <w:bookmarkStart w:id="4" w:name="__Fieldmark__325_673422073"/>
      <w:bookmarkEnd w:id="4"/>
      <w:r>
        <w:rPr>
          <w:rFonts w:cs="Times New Roman"/>
          <w:szCs w:val="24"/>
        </w:rPr>
        <w:t>Joseph Dunford, “Gen. Dunford’s Remarks and Q&amp;A at the Center for Strategic and International Studies” (Remarks, March 29, 2016), http://www.jcs.mil/Media/Speeches/Article/707418/gen-dunfords-remarks-and-qa-at-the-center-for-strategic-and-international-studi/.</w:t>
      </w:r>
    </w:p>
  </w:footnote>
  <w:footnote w:id="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1MEslDsC","properties":{"formattedCitation":"Kenneth E Boulding, {\\i{}Conflict and Defense: A General Theory} (New York: Harper, 1962).","plainCitation":"Kenneth E Boulding, Conflict and Defense: A General Theory (New York: Harper, 1962).","noteIndex":8},"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w:instrText>
      </w:r>
      <w:r>
        <w:fldChar w:fldCharType="end"/>
      </w:r>
      <w:bookmarkStart w:id="5" w:name="__Fieldmark__442_673422073"/>
      <w:bookmarkEnd w:id="5"/>
      <w:r>
        <w:rPr>
          <w:rFonts w:cs="Times New Roman"/>
          <w:szCs w:val="24"/>
        </w:rPr>
        <w:t xml:space="preserve">Kenneth E Boulding, </w:t>
      </w:r>
      <w:r>
        <w:rPr>
          <w:rFonts w:cs="Times New Roman"/>
          <w:i/>
          <w:iCs/>
          <w:szCs w:val="24"/>
        </w:rPr>
        <w:t>Conflict and Defense: A General Theory</w:t>
      </w:r>
      <w:r>
        <w:rPr>
          <w:rFonts w:cs="Times New Roman"/>
          <w:szCs w:val="24"/>
        </w:rPr>
        <w:t xml:space="preserve"> (New York: Harper, 1962).</w:t>
      </w:r>
    </w:p>
  </w:footnote>
  <w:footnote w:id="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h6WUGTJk","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9},"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w:instrText>
      </w:r>
      <w:r>
        <w:fldChar w:fldCharType="end"/>
      </w:r>
      <w:bookmarkStart w:id="6" w:name="__Fieldmark__507_673422073"/>
      <w:bookmarkEnd w:id="6"/>
      <w:r>
        <w:rPr>
          <w:rFonts w:cs="Times New Roman"/>
          <w:szCs w:val="24"/>
        </w:rPr>
        <w:t xml:space="preserve">Mark </w:t>
      </w:r>
      <w:proofErr w:type="spellStart"/>
      <w:r>
        <w:rPr>
          <w:rFonts w:cs="Times New Roman"/>
          <w:szCs w:val="24"/>
        </w:rPr>
        <w:t>Galeotti</w:t>
      </w:r>
      <w:proofErr w:type="spellEnd"/>
      <w:r>
        <w:rPr>
          <w:rFonts w:cs="Times New Roman"/>
          <w:szCs w:val="24"/>
        </w:rPr>
        <w:t>, “Hybrid, Ambiguous, and Non-Linear? How New Is Russia’s ‘New Way of War</w:t>
      </w:r>
      <w:proofErr w:type="gramStart"/>
      <w:r>
        <w:rPr>
          <w:rFonts w:cs="Times New Roman"/>
          <w:szCs w:val="24"/>
        </w:rPr>
        <w:t>’?,</w:t>
      </w:r>
      <w:proofErr w:type="gramEnd"/>
      <w:r>
        <w:rPr>
          <w:rFonts w:cs="Times New Roman"/>
          <w:szCs w:val="24"/>
        </w:rPr>
        <w:t xml:space="preserve">” </w:t>
      </w:r>
      <w:r>
        <w:rPr>
          <w:rFonts w:cs="Times New Roman"/>
          <w:i/>
          <w:iCs/>
          <w:szCs w:val="24"/>
        </w:rPr>
        <w:t>Small Wars &amp; Insurgencies</w:t>
      </w:r>
      <w:r>
        <w:rPr>
          <w:rFonts w:cs="Times New Roman"/>
          <w:szCs w:val="24"/>
        </w:rPr>
        <w:t xml:space="preserve"> 27, no. 2 (March 3, 2016): 282–301, https://doi.org/10.1080/09592318.2015.1129170.</w:t>
      </w:r>
    </w:p>
  </w:footnote>
  <w:footnote w:id="9">
    <w:p w:rsidR="000A77B7" w:rsidRDefault="00470E9F">
      <w:pPr>
        <w:pStyle w:val="FootnoteText"/>
      </w:pPr>
      <w:r>
        <w:rPr>
          <w:rStyle w:val="FootnoteCharacters"/>
        </w:rPr>
        <w:footnoteRef/>
      </w:r>
      <w:r>
        <w:rPr>
          <w:rStyle w:val="FootnoteCharacters"/>
        </w:rPr>
        <w:tab/>
      </w:r>
      <w:r>
        <w:t xml:space="preserve"> On limited conflict, see </w:t>
      </w:r>
      <w:r>
        <w:fldChar w:fldCharType="begin"/>
      </w:r>
      <w:r>
        <w:instrText>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noteIndex":1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 Peter"}],"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 L."}],"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 L."}],"issued":{"date-parts":[["2007",6,1]]}}},{"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 C."}],"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 V."}],"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 H"}],"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 A"},{"family":"Gilbert","given":"Felix"}],"author":[{"family":"Shy","given":"John"},{"family":"Collier","given":"Thomas W."}],"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 K."}],"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 A."}],"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3,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7" w:name="__Fieldmark__523_673422073"/>
      <w:bookmarkEnd w:id="7"/>
      <w:r>
        <w:rPr>
          <w:rFonts w:cs="Times New Roman"/>
          <w:szCs w:val="24"/>
        </w:rPr>
        <w:t xml:space="preserve">Henry A. Kissinger, “Military Policy and Defense of the ‘Grey Areas,’” </w:t>
      </w:r>
      <w:r>
        <w:rPr>
          <w:rFonts w:cs="Times New Roman"/>
          <w:i/>
          <w:iCs/>
          <w:szCs w:val="24"/>
        </w:rPr>
        <w:t>Foreign Affairs</w:t>
      </w:r>
      <w:r>
        <w:rPr>
          <w:rFonts w:cs="Times New Roman"/>
          <w:szCs w:val="24"/>
        </w:rPr>
        <w:t xml:space="preserve"> 33, no. 3 (1955): 416–28, https://doi.org/10.2307/20031108; Thomas C. Schelling, “Bargaining, Communication, and Limited War,” </w:t>
      </w:r>
      <w:r>
        <w:rPr>
          <w:rFonts w:cs="Times New Roman"/>
          <w:i/>
          <w:iCs/>
          <w:szCs w:val="24"/>
        </w:rPr>
        <w:t>Conflict Resolution</w:t>
      </w:r>
      <w:r>
        <w:rPr>
          <w:rFonts w:cs="Times New Roman"/>
          <w:szCs w:val="24"/>
        </w:rPr>
        <w:t xml:space="preserve"> 1, no. 1 (1957): 19–36; Robert E. Osgood, “The Reappraisal of Limited War,” </w:t>
      </w:r>
      <w:r>
        <w:rPr>
          <w:rFonts w:cs="Times New Roman"/>
          <w:i/>
          <w:iCs/>
          <w:szCs w:val="24"/>
        </w:rPr>
        <w:t>The Adelphi Papers</w:t>
      </w:r>
      <w:r>
        <w:rPr>
          <w:rFonts w:cs="Times New Roman"/>
          <w:szCs w:val="24"/>
        </w:rPr>
        <w:t xml:space="preserve"> 9, no. 54 (February 1969): 41–54, https://doi.org/10.1080/05679326908448127; Stephen Peter Rosen, “Vietnam and the American Theory of Limited War,” </w:t>
      </w:r>
      <w:r>
        <w:rPr>
          <w:rFonts w:cs="Times New Roman"/>
          <w:i/>
          <w:iCs/>
          <w:szCs w:val="24"/>
        </w:rPr>
        <w:t>International Security</w:t>
      </w:r>
      <w:r>
        <w:rPr>
          <w:rFonts w:cs="Times New Roman"/>
          <w:szCs w:val="24"/>
        </w:rPr>
        <w:t xml:space="preserve"> 7, no. 2 (1982): 83–113, https://doi.org/10.2307/2538434; Joseph </w:t>
      </w:r>
      <w:proofErr w:type="spellStart"/>
      <w:r>
        <w:rPr>
          <w:rFonts w:cs="Times New Roman"/>
          <w:szCs w:val="24"/>
        </w:rPr>
        <w:t>Lepgold</w:t>
      </w:r>
      <w:proofErr w:type="spellEnd"/>
      <w:r>
        <w:rPr>
          <w:rFonts w:cs="Times New Roman"/>
          <w:szCs w:val="24"/>
        </w:rPr>
        <w:t xml:space="preserve"> and Brent L. Sterling, “When Do States Fight Limited Wars?: Political Risk, Policy Risk, and Policy Choice,” </w:t>
      </w:r>
      <w:r>
        <w:rPr>
          <w:rFonts w:cs="Times New Roman"/>
          <w:i/>
          <w:iCs/>
          <w:szCs w:val="24"/>
        </w:rPr>
        <w:t>Security Studies</w:t>
      </w:r>
      <w:r>
        <w:rPr>
          <w:rFonts w:cs="Times New Roman"/>
          <w:szCs w:val="24"/>
        </w:rPr>
        <w:t xml:space="preserve"> 9, no. 4 (June 1, 2000): 127–66, https://doi.org/10.1080/09636410008429415; Patricia L. Sullivan, “War Aims and War Outcomes Why Powerful States Lose Limited Wars,” </w:t>
      </w:r>
      <w:r>
        <w:rPr>
          <w:rFonts w:cs="Times New Roman"/>
          <w:i/>
          <w:iCs/>
          <w:szCs w:val="24"/>
        </w:rPr>
        <w:t>Journal of Conflict Resolution</w:t>
      </w:r>
      <w:r>
        <w:rPr>
          <w:rFonts w:cs="Times New Roman"/>
          <w:szCs w:val="24"/>
        </w:rPr>
        <w:t xml:space="preserve"> 51, no. 3 (June 1, 2007): 496–524, https://doi.org/10.1177/0022002707300187; Robert Powell, “Nuclear Brinkmanship, Limited War, and Military Power,” </w:t>
      </w:r>
      <w:r>
        <w:rPr>
          <w:rFonts w:cs="Times New Roman"/>
          <w:i/>
          <w:iCs/>
          <w:szCs w:val="24"/>
        </w:rPr>
        <w:t>International Organization</w:t>
      </w:r>
      <w:r>
        <w:rPr>
          <w:rFonts w:cs="Times New Roman"/>
          <w:szCs w:val="24"/>
        </w:rPr>
        <w:t xml:space="preserve"> 69, no. 03 (June 2015): 589–626, https://doi.org/10.1017/S0020818315000028. On salami tactics, see Thomas C. Schelling, </w:t>
      </w:r>
      <w:r>
        <w:rPr>
          <w:rFonts w:cs="Times New Roman"/>
          <w:i/>
          <w:iCs/>
          <w:szCs w:val="24"/>
        </w:rPr>
        <w:t>Arms and Influence</w:t>
      </w:r>
      <w:r>
        <w:rPr>
          <w:rFonts w:cs="Times New Roman"/>
          <w:szCs w:val="24"/>
        </w:rPr>
        <w:t xml:space="preserve"> (Yale University Press, 1966); James Fearon, “Bargaining Over Objects That Influence Future Bargaining Power” (Draft, October 1996); Lawrence Freedman, “Ukraine and the Art of Limited War,” </w:t>
      </w:r>
      <w:r>
        <w:rPr>
          <w:rFonts w:cs="Times New Roman"/>
          <w:i/>
          <w:iCs/>
          <w:szCs w:val="24"/>
        </w:rPr>
        <w:t>Survival</w:t>
      </w:r>
      <w:r>
        <w:rPr>
          <w:rFonts w:cs="Times New Roman"/>
          <w:szCs w:val="24"/>
        </w:rPr>
        <w:t xml:space="preserve"> 56, no. 6 (November 2, 2014): 7–38, https://doi.org/10.1080/00396338.2014.985432; Steven Metz, “Foundation for a Low Intensity Conflict Strategy,” </w:t>
      </w:r>
      <w:r>
        <w:rPr>
          <w:rFonts w:cs="Times New Roman"/>
          <w:i/>
          <w:iCs/>
          <w:szCs w:val="24"/>
        </w:rPr>
        <w:t>Comparative Strategy</w:t>
      </w:r>
      <w:r>
        <w:rPr>
          <w:rFonts w:cs="Times New Roman"/>
          <w:szCs w:val="24"/>
        </w:rPr>
        <w:t xml:space="preserve"> 8, no. 2 (January 1989): 265–73, https://doi.org/10.1080/01495938908402780. On low intensity conflict, see Robert C. </w:t>
      </w:r>
      <w:proofErr w:type="spellStart"/>
      <w:r>
        <w:rPr>
          <w:rFonts w:cs="Times New Roman"/>
          <w:szCs w:val="24"/>
        </w:rPr>
        <w:t>Freysinger</w:t>
      </w:r>
      <w:proofErr w:type="spellEnd"/>
      <w:r>
        <w:rPr>
          <w:rFonts w:cs="Times New Roman"/>
          <w:szCs w:val="24"/>
        </w:rPr>
        <w:t xml:space="preserve">, “US Military and Economic Intervention in an International Context of Low-Intensity Conflict,” </w:t>
      </w:r>
      <w:r>
        <w:rPr>
          <w:rFonts w:cs="Times New Roman"/>
          <w:i/>
          <w:iCs/>
          <w:szCs w:val="24"/>
        </w:rPr>
        <w:t>Political Studies</w:t>
      </w:r>
      <w:r>
        <w:rPr>
          <w:rFonts w:cs="Times New Roman"/>
          <w:szCs w:val="24"/>
        </w:rPr>
        <w:t xml:space="preserve"> 39, no. 2 (June 1, 1991): 321–34, https://doi.org/10.1111/j.1467-9248.1991.tb01370.x; Arthur V. Grant, “Strategic Decisions: The Mire of Low-Intensity Conflict,” </w:t>
      </w:r>
      <w:r>
        <w:rPr>
          <w:rFonts w:cs="Times New Roman"/>
          <w:i/>
          <w:iCs/>
          <w:szCs w:val="24"/>
        </w:rPr>
        <w:t>Comparative Strategy</w:t>
      </w:r>
      <w:r>
        <w:rPr>
          <w:rFonts w:cs="Times New Roman"/>
          <w:szCs w:val="24"/>
        </w:rPr>
        <w:t xml:space="preserve"> 10, no. 2 (April 1, 1991): 165–75, https://doi.org/10.1080/01495939108402840; Graham H </w:t>
      </w:r>
      <w:proofErr w:type="spellStart"/>
      <w:r>
        <w:rPr>
          <w:rFonts w:cs="Times New Roman"/>
          <w:szCs w:val="24"/>
        </w:rPr>
        <w:t>Turbiville</w:t>
      </w:r>
      <w:proofErr w:type="spellEnd"/>
      <w:r>
        <w:rPr>
          <w:rFonts w:cs="Times New Roman"/>
          <w:szCs w:val="24"/>
        </w:rPr>
        <w:t xml:space="preserve">, “Preface: Future Trends in Low Intensity Conflict,” </w:t>
      </w:r>
      <w:r>
        <w:rPr>
          <w:rFonts w:cs="Times New Roman"/>
          <w:i/>
          <w:iCs/>
          <w:szCs w:val="24"/>
        </w:rPr>
        <w:t>Low Intensity Conflict &amp; Law Enforcement</w:t>
      </w:r>
      <w:r>
        <w:rPr>
          <w:rFonts w:cs="Times New Roman"/>
          <w:szCs w:val="24"/>
        </w:rPr>
        <w:t xml:space="preserve"> 11, no. 2–3 (June 1, 2002): 155–63, https://doi.org/10.1080/0966284042000279957. On revolutionary war, see John Shy and Thomas W. Collier, “Revolutionary War,” in </w:t>
      </w:r>
      <w:r>
        <w:rPr>
          <w:rFonts w:cs="Times New Roman"/>
          <w:i/>
          <w:iCs/>
          <w:szCs w:val="24"/>
        </w:rPr>
        <w:t>Makers of Modern Strategy from Machiavelli to the Nuclear Age</w:t>
      </w:r>
      <w:r>
        <w:rPr>
          <w:rFonts w:cs="Times New Roman"/>
          <w:szCs w:val="24"/>
        </w:rPr>
        <w:t xml:space="preserve">, ed. Peter </w:t>
      </w:r>
      <w:proofErr w:type="spellStart"/>
      <w:r>
        <w:rPr>
          <w:rFonts w:cs="Times New Roman"/>
          <w:szCs w:val="24"/>
        </w:rPr>
        <w:t>Paret</w:t>
      </w:r>
      <w:proofErr w:type="spellEnd"/>
      <w:r>
        <w:rPr>
          <w:rFonts w:cs="Times New Roman"/>
          <w:szCs w:val="24"/>
        </w:rPr>
        <w:t xml:space="preserve">, Gordon A Craig, and Felix Gilbert (New Jersey: Princeton University Press, 1986), 815–62. On military operations other than war, see Stuart Kinross, “Clausewitz and Low-Intensity Conflict,” </w:t>
      </w:r>
      <w:r>
        <w:rPr>
          <w:rFonts w:cs="Times New Roman"/>
          <w:i/>
          <w:iCs/>
          <w:szCs w:val="24"/>
        </w:rPr>
        <w:t>Journal of Strategic Studies</w:t>
      </w:r>
      <w:r>
        <w:rPr>
          <w:rFonts w:cs="Times New Roman"/>
          <w:szCs w:val="24"/>
        </w:rPr>
        <w:t xml:space="preserve"> 27, no. 1 (March 1, 2004): 35–58, https://doi.org/10.1080/0140239042000232765; Lin-Greenberg, “Non-Traditional Security Dilemmas”. On covert operations, see Loch K. Johnson, “On Drawing a Bright Line for Covert Operations,” </w:t>
      </w:r>
      <w:r>
        <w:rPr>
          <w:rFonts w:cs="Times New Roman"/>
          <w:i/>
          <w:iCs/>
          <w:szCs w:val="24"/>
        </w:rPr>
        <w:t>The American Journal of International Law</w:t>
      </w:r>
      <w:r>
        <w:rPr>
          <w:rFonts w:cs="Times New Roman"/>
          <w:szCs w:val="24"/>
        </w:rPr>
        <w:t xml:space="preserve"> 86, no. 2 (1992): 284–309, https://doi.org/10.2307/2203235; Austin Carson, </w:t>
      </w:r>
      <w:r>
        <w:rPr>
          <w:rFonts w:cs="Times New Roman"/>
          <w:i/>
          <w:iCs/>
          <w:szCs w:val="24"/>
        </w:rPr>
        <w:t>Secret Wars: Covert Conflict in International Politics</w:t>
      </w:r>
      <w:r>
        <w:rPr>
          <w:rFonts w:cs="Times New Roman"/>
          <w:szCs w:val="24"/>
        </w:rPr>
        <w:t xml:space="preserve">, Princeton Studies in International History and Politics (Princeton, NJ: Princeton University Press, 2018); Lindsey A. O’Rourke, </w:t>
      </w:r>
      <w:r>
        <w:rPr>
          <w:rFonts w:cs="Times New Roman"/>
          <w:i/>
          <w:iCs/>
          <w:szCs w:val="24"/>
        </w:rPr>
        <w:t>Covert Regime Change: America’s Secret Cold War</w:t>
      </w:r>
      <w:r>
        <w:rPr>
          <w:rFonts w:cs="Times New Roman"/>
          <w:szCs w:val="24"/>
        </w:rPr>
        <w:t xml:space="preserve">, Cornell Studies in Security Affairs (Ithaca, NY: Cornell University Press, 2018). On small wars, see William Olson, “The Concept of Small Wars,” </w:t>
      </w:r>
      <w:r>
        <w:rPr>
          <w:rFonts w:cs="Times New Roman"/>
          <w:i/>
          <w:iCs/>
          <w:szCs w:val="24"/>
        </w:rPr>
        <w:t>Small Wars &amp; Insurgencies</w:t>
      </w:r>
      <w:r>
        <w:rPr>
          <w:rFonts w:cs="Times New Roman"/>
          <w:szCs w:val="24"/>
        </w:rPr>
        <w:t xml:space="preserve"> 1, no. 1 (April 1, 1990): 39–46, https://doi.org/10.1080/09592319008422940. On proxy wars, see Yaacov Bar-</w:t>
      </w:r>
      <w:proofErr w:type="spellStart"/>
      <w:r>
        <w:rPr>
          <w:rFonts w:cs="Times New Roman"/>
          <w:szCs w:val="24"/>
        </w:rPr>
        <w:t>Siman</w:t>
      </w:r>
      <w:proofErr w:type="spellEnd"/>
      <w:r>
        <w:rPr>
          <w:rFonts w:cs="Times New Roman"/>
          <w:szCs w:val="24"/>
        </w:rPr>
        <w:t xml:space="preserve">-Tov, “The Strategy of War by Proxy,” </w:t>
      </w:r>
      <w:r>
        <w:rPr>
          <w:rFonts w:cs="Times New Roman"/>
          <w:i/>
          <w:iCs/>
          <w:szCs w:val="24"/>
        </w:rPr>
        <w:t>Cooperation and Conflict</w:t>
      </w:r>
      <w:r>
        <w:rPr>
          <w:rFonts w:cs="Times New Roman"/>
          <w:szCs w:val="24"/>
        </w:rPr>
        <w:t xml:space="preserve"> 19, no. 4 (1984): 263–273; </w:t>
      </w:r>
      <w:proofErr w:type="spellStart"/>
      <w:r>
        <w:rPr>
          <w:rFonts w:cs="Times New Roman"/>
          <w:szCs w:val="24"/>
        </w:rPr>
        <w:t>Seyom</w:t>
      </w:r>
      <w:proofErr w:type="spellEnd"/>
      <w:r>
        <w:rPr>
          <w:rFonts w:cs="Times New Roman"/>
          <w:szCs w:val="24"/>
        </w:rPr>
        <w:t xml:space="preserve"> Brown, “Purposes and Pitfalls of War by Proxy: A Systemic Analysis,” </w:t>
      </w:r>
      <w:r>
        <w:rPr>
          <w:rFonts w:cs="Times New Roman"/>
          <w:i/>
          <w:iCs/>
          <w:szCs w:val="24"/>
        </w:rPr>
        <w:t>Small Wars &amp; Insurgencies</w:t>
      </w:r>
      <w:r>
        <w:rPr>
          <w:rFonts w:cs="Times New Roman"/>
          <w:szCs w:val="24"/>
        </w:rPr>
        <w:t xml:space="preserve"> 27, no. 2 (March 3, 2016): 243–57, https://doi.org/10.1080/09592318.2015.1134047; Jesse Driscoll and Daniel </w:t>
      </w:r>
      <w:proofErr w:type="spellStart"/>
      <w:r>
        <w:rPr>
          <w:rFonts w:cs="Times New Roman"/>
          <w:szCs w:val="24"/>
        </w:rPr>
        <w:t>Maliniak</w:t>
      </w:r>
      <w:proofErr w:type="spellEnd"/>
      <w:r>
        <w:rPr>
          <w:rFonts w:cs="Times New Roman"/>
          <w:szCs w:val="24"/>
        </w:rPr>
        <w:t xml:space="preserve">, “With Friends Like These: Brinkmanship and Chain-Ganging in Russia’s Near Abroad,” </w:t>
      </w:r>
      <w:r>
        <w:rPr>
          <w:rFonts w:cs="Times New Roman"/>
          <w:i/>
          <w:iCs/>
          <w:szCs w:val="24"/>
        </w:rPr>
        <w:t>Security Studies</w:t>
      </w:r>
      <w:r>
        <w:rPr>
          <w:rFonts w:cs="Times New Roman"/>
          <w:szCs w:val="24"/>
        </w:rPr>
        <w:t xml:space="preserve"> 25, no. 4 (October 1, 2016): 585–607, https://doi.org/10.1080/09636412.2016.1220208.</w:t>
      </w:r>
    </w:p>
  </w:footnote>
  <w:footnote w:id="1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OYFljBdP","properties":{"formattedCitation":"Loch K. Johnson, \\uc0\\u8220{}The Myths of America\\uc0\\u8217{}s Shadow War,\\uc0\\u8221{} {\\i{}The Atlantic}, January 31, 2013, https://www.theatlantic.com/international/archive/2013/01/the-myths-of-americas-shadow-war/272712/.","plainCitation":"Loch K. Johnson, “The Myths of America’s Shadow War,” The Atlantic, January 31, 2013, https://www.theatlantic.com/international/archive/2013/01/the-myths-of-americas-shadow-war/272712/.","noteIndex":11},"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 K."}],"issued":{"date-parts":[["2013",1,31]]},"accessed":{"date-parts":[["2019",2,7]]}}}],"schema":"https://github.com/citation-style-language/schema/raw/master/csl-citation.json"}</w:instrText>
      </w:r>
      <w:r>
        <w:fldChar w:fldCharType="end"/>
      </w:r>
      <w:bookmarkStart w:id="8" w:name="__Fieldmark__671_673422073"/>
      <w:bookmarkEnd w:id="8"/>
      <w:r>
        <w:rPr>
          <w:rFonts w:cs="Times New Roman"/>
          <w:szCs w:val="24"/>
        </w:rPr>
        <w:t xml:space="preserve">Loch K. Johnson, “The Myths of America’s Shadow War,” </w:t>
      </w:r>
      <w:r>
        <w:rPr>
          <w:rFonts w:cs="Times New Roman"/>
          <w:i/>
          <w:iCs/>
          <w:szCs w:val="24"/>
        </w:rPr>
        <w:t>The Atlantic</w:t>
      </w:r>
      <w:r>
        <w:rPr>
          <w:rFonts w:cs="Times New Roman"/>
          <w:szCs w:val="24"/>
        </w:rPr>
        <w:t>, January 31, 2013, https://www.theatlantic.com/international/archive/2013/01/the-myths-of-americas-shadow-war/272712/.</w:t>
      </w:r>
    </w:p>
  </w:footnote>
  <w:footnote w:id="1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2},"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w:instrText>
      </w:r>
      <w:r>
        <w:fldChar w:fldCharType="end"/>
      </w:r>
      <w:bookmarkStart w:id="9" w:name="__Fieldmark__689_673422073"/>
      <w:bookmarkEnd w:id="9"/>
      <w:r>
        <w:rPr>
          <w:rFonts w:cs="Times New Roman"/>
          <w:szCs w:val="24"/>
        </w:rPr>
        <w:t xml:space="preserve">Joseph </w:t>
      </w:r>
      <w:proofErr w:type="spellStart"/>
      <w:r>
        <w:rPr>
          <w:rFonts w:cs="Times New Roman"/>
          <w:szCs w:val="24"/>
        </w:rPr>
        <w:t>Votel</w:t>
      </w:r>
      <w:proofErr w:type="spellEnd"/>
      <w:r>
        <w:rPr>
          <w:rFonts w:cs="Times New Roman"/>
          <w:szCs w:val="24"/>
        </w:rPr>
        <w:t xml:space="preserve"> et al., “Unconventional Warfare in the Gray Zone,” </w:t>
      </w:r>
      <w:r>
        <w:rPr>
          <w:rFonts w:cs="Times New Roman"/>
          <w:i/>
          <w:iCs/>
          <w:szCs w:val="24"/>
        </w:rPr>
        <w:t>Joint Force Quarterly</w:t>
      </w:r>
      <w:r>
        <w:rPr>
          <w:rFonts w:cs="Times New Roman"/>
          <w:szCs w:val="24"/>
        </w:rPr>
        <w:t xml:space="preserve"> 80 (January 2016), http://ndupress.ndu.edu/Portals/68/Documents/jfq/jfq-80/jfq-80_101-109_Votel-et-al.pdf.</w:t>
      </w:r>
    </w:p>
  </w:footnote>
  <w:footnote w:id="1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1plCybf","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3},"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w:instrText>
      </w:r>
      <w:r>
        <w:fldChar w:fldCharType="end"/>
      </w:r>
      <w:bookmarkStart w:id="10" w:name="__Fieldmark__718_673422073"/>
      <w:bookmarkEnd w:id="10"/>
      <w:r>
        <w:rPr>
          <w:rFonts w:cs="Times New Roman"/>
          <w:szCs w:val="24"/>
        </w:rPr>
        <w:t>Belinda Bragg, “Integration Report: Gray Zone Conflicts, Challenges, and Opportunities,” Strategic Multi-Layer Assessment (SMA) (Arlington, VA, July 2017), http://nsiteam.com/social/wp-content/uploads/2017/07/Integration-Report-Final-07-13-2017-R.pdf.</w:t>
      </w:r>
    </w:p>
  </w:footnote>
  <w:footnote w:id="1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lB26b0My","properties":{"formattedCitation":"Richard Ned Lebow, \\uc0\\u8220{}The Past and Future of War,\\uc0\\u8221{} {\\i{}International Relations} 24, no. 3 (September 1, 2010): 243\\uc0\\u8211{}70, https://doi.org/10.1177/0047117810377277.","plainCitation":"Richard Ned Lebow, “The Past and Future of War,” International Relations 24, no. 3 (September 1, 2010): 243–70, https://doi.org/10.1177/0047117810377277.","noteIndex":14},"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w:instrText>
      </w:r>
      <w:r>
        <w:fldChar w:fldCharType="end"/>
      </w:r>
      <w:bookmarkStart w:id="12" w:name="__Fieldmark__738_673422073"/>
      <w:bookmarkEnd w:id="12"/>
      <w:r>
        <w:rPr>
          <w:rFonts w:cs="Times New Roman"/>
          <w:szCs w:val="24"/>
        </w:rPr>
        <w:t xml:space="preserve">Richard Ned Lebow, “The Past and Future of War,” </w:t>
      </w:r>
      <w:r>
        <w:rPr>
          <w:rFonts w:cs="Times New Roman"/>
          <w:i/>
          <w:iCs/>
          <w:szCs w:val="24"/>
        </w:rPr>
        <w:t>International Relations</w:t>
      </w:r>
      <w:r>
        <w:rPr>
          <w:rFonts w:cs="Times New Roman"/>
          <w:szCs w:val="24"/>
        </w:rPr>
        <w:t xml:space="preserve"> 24, no. 3 (September 1, 2010): 243–70, https://doi.org/10.1177/0047117810377277.</w:t>
      </w:r>
    </w:p>
  </w:footnote>
  <w:footnote w:id="1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p1Cginw","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5},"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w:instrText>
      </w:r>
      <w:r>
        <w:fldChar w:fldCharType="end"/>
      </w:r>
      <w:bookmarkStart w:id="14" w:name="__Fieldmark__763_673422073"/>
      <w:bookmarkEnd w:id="14"/>
      <w:r>
        <w:rPr>
          <w:rFonts w:cs="Times New Roman"/>
          <w:szCs w:val="24"/>
        </w:rPr>
        <w:t>George Kennan, “269. Policy Planning Staff Memorandum,” Records of the National Security Council NSC 10/2 (Washington: National Archives and Records Administration, May 4, 1948), http://academic.brooklyn.cuny.edu/history/johnson/65ciafounding3.htm.</w:t>
      </w:r>
    </w:p>
  </w:footnote>
  <w:footnote w:id="1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GOziCDm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6},"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w:instrText>
      </w:r>
      <w:r>
        <w:fldChar w:fldCharType="end"/>
      </w:r>
      <w:bookmarkStart w:id="15" w:name="__Fieldmark__777_673422073"/>
      <w:bookmarkEnd w:id="15"/>
      <w:r>
        <w:rPr>
          <w:rFonts w:cs="Times New Roman"/>
          <w:szCs w:val="24"/>
        </w:rPr>
        <w:t xml:space="preserve">Osgood, “The Reappraisal of Limited War”; R. Harrison Wagner, “Bargaining and War,” </w:t>
      </w:r>
      <w:r>
        <w:rPr>
          <w:rFonts w:cs="Times New Roman"/>
          <w:i/>
          <w:iCs/>
          <w:szCs w:val="24"/>
        </w:rPr>
        <w:t>American Journal of Political Science</w:t>
      </w:r>
      <w:r>
        <w:rPr>
          <w:rFonts w:cs="Times New Roman"/>
          <w:szCs w:val="24"/>
        </w:rPr>
        <w:t xml:space="preserve"> 44, no. 3 (2000): 469–84, https://doi.org/10.2307/2669259.</w:t>
      </w:r>
    </w:p>
  </w:footnote>
  <w:footnote w:id="1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iqY7TcW","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A.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A. Kissinger, “Strategy and Organization,” Foreign Affairs 35, no. 3 (1957): 379–94, https://doi.org/10.2307/20031235.","noteIndex":17},"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 A."}],"issued":{"date-parts":[["1957"]]}}}],"schema":"https://github.com/citation-style-language/schema/raw/master/csl-citation.json"}</w:instrText>
      </w:r>
      <w:r>
        <w:fldChar w:fldCharType="end"/>
      </w:r>
      <w:bookmarkStart w:id="16" w:name="__Fieldmark__803_673422073"/>
      <w:bookmarkEnd w:id="16"/>
      <w:r>
        <w:rPr>
          <w:rFonts w:cs="Times New Roman"/>
          <w:szCs w:val="24"/>
        </w:rPr>
        <w:t xml:space="preserve">Kissinger, “Military Policy and Defense of the ‘Grey Areas’”; Bernard Brodie, “More About Limited War,” ed. RN Rear Admiral Sir Anthony W. Buzzard, Robert E. Osgood, and P. M. S. Blackett, </w:t>
      </w:r>
      <w:r>
        <w:rPr>
          <w:rFonts w:cs="Times New Roman"/>
          <w:i/>
          <w:iCs/>
          <w:szCs w:val="24"/>
        </w:rPr>
        <w:t>World Politics</w:t>
      </w:r>
      <w:r>
        <w:rPr>
          <w:rFonts w:cs="Times New Roman"/>
          <w:szCs w:val="24"/>
        </w:rPr>
        <w:t xml:space="preserve"> 10, no. 1 (1957): 112–22, https://doi.org/10.2307/2009228; Henry A. Kissinger, “Strategy and Organization,” </w:t>
      </w:r>
      <w:r>
        <w:rPr>
          <w:rFonts w:cs="Times New Roman"/>
          <w:i/>
          <w:iCs/>
          <w:szCs w:val="24"/>
        </w:rPr>
        <w:t>Foreign Affairs</w:t>
      </w:r>
      <w:r>
        <w:rPr>
          <w:rFonts w:cs="Times New Roman"/>
          <w:szCs w:val="24"/>
        </w:rPr>
        <w:t xml:space="preserve"> 35, no. 3 (1957): 379–94, https://doi.org/10.2307/20031235.</w:t>
      </w:r>
    </w:p>
  </w:footnote>
  <w:footnote w:id="1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ZJH6q61","properties":{"formattedCitation":"Dr Stewart Woodman, \\uc0\\u8220{}Defining Limited Conflict: A Case of Mistaken Identity,\\uc0\\u8221{} {\\i{}Small Wars &amp; Insurgencies} 2, no. 3 (December 1, 1991): 24\\uc0\\u8211{}43, https://doi.org/10.1080/09592319108422992.","plainCitation":"Dr Stewart Woodman, “Defining Limited Conflict: A Case of Mistaken Identity,” Small Wars &amp; Insurgencies 2, no. 3 (December 1, 1991): 24–43, https://doi.org/10.1080/09592319108422992.","noteIndex":18},"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Dr Stewart"}],"issued":{"date-parts":[["1991",12,1]]}}}],"schema":"https://github.com/citation-style-language/schema/raw/master/csl-citation.json"}</w:instrText>
      </w:r>
      <w:r>
        <w:fldChar w:fldCharType="end"/>
      </w:r>
      <w:bookmarkStart w:id="17" w:name="__Fieldmark__825_673422073"/>
      <w:bookmarkEnd w:id="17"/>
      <w:r>
        <w:rPr>
          <w:rFonts w:cs="Times New Roman"/>
          <w:szCs w:val="24"/>
        </w:rPr>
        <w:t xml:space="preserve">Dr Stewart Woodman, “Defining Limited Conflict: A Case of Mistaken Identity,” </w:t>
      </w:r>
      <w:r>
        <w:rPr>
          <w:rFonts w:cs="Times New Roman"/>
          <w:i/>
          <w:iCs/>
          <w:szCs w:val="24"/>
        </w:rPr>
        <w:t>Small Wars &amp; Insurgencies</w:t>
      </w:r>
      <w:r>
        <w:rPr>
          <w:rFonts w:cs="Times New Roman"/>
          <w:szCs w:val="24"/>
        </w:rPr>
        <w:t xml:space="preserve"> 2, no. 3 (December 1, 1991): 24–43, https://doi.org/10.1080/09592319108422992.</w:t>
      </w:r>
    </w:p>
  </w:footnote>
  <w:footnote w:id="1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47e6lsjD","properties":{"formattedCitation":"Schelling, \\uc0\\u8220{}Bargaining, Communication, and Limited War.\\uc0\\u8221{}","plainCitation":"Schelling, “Bargaining, Communication, and Limited War.”","noteIndex":19},"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schema":"https://github.com/citation-style-language/schema/raw/master/csl-citation.json"}</w:instrText>
      </w:r>
      <w:r>
        <w:fldChar w:fldCharType="end"/>
      </w:r>
      <w:bookmarkStart w:id="18" w:name="__Fieldmark__843_673422073"/>
      <w:bookmarkEnd w:id="18"/>
      <w:r>
        <w:rPr>
          <w:rFonts w:cs="Times New Roman"/>
          <w:szCs w:val="24"/>
        </w:rPr>
        <w:t>Schelling, “Bargaining, Communication, and Limited War.”</w:t>
      </w:r>
    </w:p>
  </w:footnote>
  <w:footnote w:id="1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f2xiUZf","properties":{"formattedCitation":"Michael Carver, \\uc0\\u8220{}Conventional Warfare in the Nuclear Age,\\uc0\\u8221{} in {\\i{}Makers of Modern Strategy from Machiavelli to the Nuclear Age.}, ed. Peter Paret, Gordon A Craig, and Felix Gilbert (New Jersey: Princeton University Press, 1986), 779\\uc0\\u8211{}814, http://public.eblib.com/choice/publicfullrecord.aspx?p=827816.","plainCitation":"Michael Carver, “Conventional Warfare in the Nuclear Age,” in Makers of Modern Strategy from Machiavelli to the Nuclear Age., ed. Peter Paret, Gordon A Craig, and Felix Gilbert (New Jersey: Princeton University Press, 1986), 779–814, http://public.eblib.com/choice/publicfullrecord.aspx?p=827816.","noteIndex":2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URL":"http://public.eblib.com/choice/publicfullrecord.aspx?p=827816","ISBN":"978-1-4008-3546-1","note":"OCLC: 958519223","language":"English","editor":[{"family":"Paret","given":"Peter"},{"family":"Craig","given":"Gordon A"},{"family":"Gilbert","given":"Felix"}],"author":[{"family":"Carver","given":"Michael"}],"issued":{"date-parts":[["1986"]]},"accessed":{"date-parts":[["2018",1,14]]}}}],"schema":"https://github.com/citation-style-language/schema/raw/master/csl-citation.json"}</w:instrText>
      </w:r>
      <w:r>
        <w:fldChar w:fldCharType="end"/>
      </w:r>
      <w:bookmarkStart w:id="19" w:name="__Fieldmark__861_673422073"/>
      <w:bookmarkEnd w:id="19"/>
      <w:r>
        <w:rPr>
          <w:rFonts w:cs="Times New Roman"/>
          <w:szCs w:val="24"/>
        </w:rPr>
        <w:t xml:space="preserve">Michael Carver, “Conventional Warfare in the Nuclear Age,” in </w:t>
      </w:r>
      <w:r>
        <w:rPr>
          <w:rFonts w:cs="Times New Roman"/>
          <w:i/>
          <w:iCs/>
          <w:szCs w:val="24"/>
        </w:rPr>
        <w:t>Makers of Modern Strategy from Machiavelli to the Nuclear Age.</w:t>
      </w:r>
      <w:r>
        <w:rPr>
          <w:rFonts w:cs="Times New Roman"/>
          <w:szCs w:val="24"/>
        </w:rPr>
        <w:t xml:space="preserve">, ed. Peter </w:t>
      </w:r>
      <w:proofErr w:type="spellStart"/>
      <w:r>
        <w:rPr>
          <w:rFonts w:cs="Times New Roman"/>
          <w:szCs w:val="24"/>
        </w:rPr>
        <w:t>Paret</w:t>
      </w:r>
      <w:proofErr w:type="spellEnd"/>
      <w:r>
        <w:rPr>
          <w:rFonts w:cs="Times New Roman"/>
          <w:szCs w:val="24"/>
        </w:rPr>
        <w:t>, Gordon A Craig, and Felix Gilbert (New Jersey: Princeton University Press, 1986), 779–814, http://public.eblib.com/choice/publicfullrecord.aspx?p=827816.</w:t>
      </w:r>
    </w:p>
  </w:footnote>
  <w:footnote w:id="2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fBIx7KZI","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w:instrText>
      </w:r>
      <w:r>
        <w:fldChar w:fldCharType="end"/>
      </w:r>
      <w:bookmarkStart w:id="21" w:name="__Fieldmark__886_673422073"/>
      <w:bookmarkEnd w:id="21"/>
      <w:r>
        <w:rPr>
          <w:rFonts w:cs="Times New Roman"/>
          <w:szCs w:val="24"/>
        </w:rPr>
        <w:t xml:space="preserve">Glenn Snyder, “The Balance of Power and the Balance of Terror,” in </w:t>
      </w:r>
      <w:r>
        <w:rPr>
          <w:rFonts w:cs="Times New Roman"/>
          <w:i/>
          <w:iCs/>
          <w:szCs w:val="24"/>
        </w:rPr>
        <w:t>World in Crisis: Readings in International Relations</w:t>
      </w:r>
      <w:r>
        <w:rPr>
          <w:rFonts w:cs="Times New Roman"/>
          <w:szCs w:val="24"/>
        </w:rPr>
        <w:t xml:space="preserve">, ed. Frederick Hartmann (New York: The Macmillan Company, 1965), 180–91; Robert Jervis, </w:t>
      </w:r>
      <w:r>
        <w:rPr>
          <w:rFonts w:cs="Times New Roman"/>
          <w:i/>
          <w:iCs/>
          <w:szCs w:val="24"/>
        </w:rPr>
        <w:t>The Illogic of American Nuclear Strategy</w:t>
      </w:r>
      <w:r>
        <w:rPr>
          <w:rFonts w:cs="Times New Roman"/>
          <w:szCs w:val="24"/>
        </w:rPr>
        <w:t xml:space="preserve"> (Cornell University Press, 1984).</w:t>
      </w:r>
    </w:p>
  </w:footnote>
  <w:footnote w:id="2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BPucETS","properties":{"formattedCitation":"Snyder, \\uc0\\u8220{}The Balance of Power and the Balance of Terror.\\uc0\\u8221{}","plainCitation":"Snyder, “The Balance of Power and the Balance of Terror.”","noteIndex":22},"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w:instrText>
      </w:r>
      <w:r>
        <w:fldChar w:fldCharType="end"/>
      </w:r>
      <w:bookmarkStart w:id="22" w:name="__Fieldmark__906_673422073"/>
      <w:bookmarkEnd w:id="22"/>
      <w:r>
        <w:rPr>
          <w:rFonts w:cs="Times New Roman"/>
          <w:szCs w:val="24"/>
        </w:rPr>
        <w:t>Snyder, “The Balance of Power and the Balance of Terror.”</w:t>
      </w:r>
    </w:p>
  </w:footnote>
  <w:footnote w:id="2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OJEErEH","properties":{"formattedCitation":"Richard L. Russell, \\uc0\\u8220{}The Nuclear Peace Fallacy: How Deterrence Can Fail,\\uc0\\u8221{} {\\i{}Journal of Strategic Studies} 26, no. 1 (March 1, 2003): 136\\uc0\\u8211{}55, https://doi.org/10.1080/01402390308559311; Scott Douglas Sagan and Kenneth Neal Waltz, {\\i{}The Spread of Nuclear Weapons: A Debate Renewed} (Norton, 2003); S. Paul Kapur, {\\i{}Dangerous Deterrent: Nuclear Weapons Proliferation and Conflict in South Asia} (Stanford University Press, 2007).","plainCitation":"Richard L. Russell, “The Nuclear Peace Fallacy: How Deterrence Can Fail,” Journal of Strategic Studies 26, no. 1 (March 1, 2003): 136–55, https://doi.org/10.1080/01402390308559311; Scott Douglas Sagan and Kenneth Neal Waltz, The Spread of Nuclear Weapons: A Debate Renewed (Norton, 2003); S. Paul Kapur, Dangerous Deterrent: Nuclear Weapons Proliferation and Conflict in South Asia (Stanford University Press, 2007).","noteIndex":23},"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 L."}],"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 Douglas"},{"family":"Waltz","given":"Kenneth Neal"}],"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w:instrText>
      </w:r>
      <w:r>
        <w:fldChar w:fldCharType="end"/>
      </w:r>
      <w:bookmarkStart w:id="23" w:name="__Fieldmark__918_673422073"/>
      <w:bookmarkEnd w:id="23"/>
      <w:r>
        <w:rPr>
          <w:rFonts w:cs="Times New Roman"/>
          <w:szCs w:val="24"/>
        </w:rPr>
        <w:t xml:space="preserve">Richard L. Russell, “The Nuclear Peace Fallacy: How Deterrence Can Fail,” </w:t>
      </w:r>
      <w:r>
        <w:rPr>
          <w:rFonts w:cs="Times New Roman"/>
          <w:i/>
          <w:iCs/>
          <w:szCs w:val="24"/>
        </w:rPr>
        <w:t>Journal of Strategic Studies</w:t>
      </w:r>
      <w:r>
        <w:rPr>
          <w:rFonts w:cs="Times New Roman"/>
          <w:szCs w:val="24"/>
        </w:rPr>
        <w:t xml:space="preserve"> 26, no. 1 (March 1, 2003): 136–55, https://doi.org/10.1080/01402390308559311; Scott Douglas Sagan and Kenneth Neal Waltz, </w:t>
      </w:r>
      <w:r>
        <w:rPr>
          <w:rFonts w:cs="Times New Roman"/>
          <w:i/>
          <w:iCs/>
          <w:szCs w:val="24"/>
        </w:rPr>
        <w:t>The Spread of Nuclear Weapons: A Debate Renewed</w:t>
      </w:r>
      <w:r>
        <w:rPr>
          <w:rFonts w:cs="Times New Roman"/>
          <w:szCs w:val="24"/>
        </w:rPr>
        <w:t xml:space="preserve"> (Norton, 2003); S. Paul </w:t>
      </w:r>
      <w:proofErr w:type="spellStart"/>
      <w:r>
        <w:rPr>
          <w:rFonts w:cs="Times New Roman"/>
          <w:szCs w:val="24"/>
        </w:rPr>
        <w:t>Kapur</w:t>
      </w:r>
      <w:proofErr w:type="spellEnd"/>
      <w:r>
        <w:rPr>
          <w:rFonts w:cs="Times New Roman"/>
          <w:szCs w:val="24"/>
        </w:rPr>
        <w:t xml:space="preserve">, </w:t>
      </w:r>
      <w:r>
        <w:rPr>
          <w:rFonts w:cs="Times New Roman"/>
          <w:i/>
          <w:iCs/>
          <w:szCs w:val="24"/>
        </w:rPr>
        <w:t>Dangerous Deterrent: Nuclear Weapons Proliferation and Conflict in South Asia</w:t>
      </w:r>
      <w:r>
        <w:rPr>
          <w:rFonts w:cs="Times New Roman"/>
          <w:szCs w:val="24"/>
        </w:rPr>
        <w:t xml:space="preserve"> (Stanford University Press, 2007).</w:t>
      </w:r>
    </w:p>
  </w:footnote>
  <w:footnote w:id="2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PI8YXkj","properties":{"formattedCitation":"Sir Basil Henry Liddell Hart, {\\i{}Strategy: The Indirect Approach} (Faber &amp; Faber, 1954).","plainCitation":"Sir Basil Henry Liddell Hart, Strategy: The Indirect Approach (Faber &amp; Faber, 1954).","noteIndex":24},"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w:instrText>
      </w:r>
      <w:r>
        <w:fldChar w:fldCharType="end"/>
      </w:r>
      <w:bookmarkStart w:id="24" w:name="__Fieldmark__948_673422073"/>
      <w:bookmarkEnd w:id="24"/>
      <w:r>
        <w:rPr>
          <w:rFonts w:cs="Times New Roman"/>
          <w:szCs w:val="24"/>
        </w:rPr>
        <w:t xml:space="preserve">Sir Basil Henry Liddell Hart, </w:t>
      </w:r>
      <w:r>
        <w:rPr>
          <w:rFonts w:cs="Times New Roman"/>
          <w:i/>
          <w:iCs/>
          <w:szCs w:val="24"/>
        </w:rPr>
        <w:t>Strategy: The Indirect Approach</w:t>
      </w:r>
      <w:r>
        <w:rPr>
          <w:rFonts w:cs="Times New Roman"/>
          <w:szCs w:val="24"/>
        </w:rPr>
        <w:t xml:space="preserve"> (Faber &amp; Faber, 1954).</w:t>
      </w:r>
    </w:p>
  </w:footnote>
  <w:footnote w:id="2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I44pjGA","properties":{"formattedCitation":"R.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0, no. 0 (October 2, 2018): 1\\uc0\\u8211{}25,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0, no. 0 (October 2, 2018): 1–25,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5},"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issued":{"date-parts":[["2009",1,27]]}}},{"id":16659,"uris":["http://zotero.org/users/2506258/items/C9BLYJ5W"],"uri":["http://zotero.org/users/2506258/items/C9BLYJ5W"],"itemData":{"id":16659,"type":"article-journal","title":"Nuclear weapons, existential threats, and the stability–instability paradox","container-title":"The Nonproliferation Review","page":"1-25","volume":"0","issue":"0","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10,2]]}}},{"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w:instrText>
      </w:r>
      <w:r>
        <w:fldChar w:fldCharType="end"/>
      </w:r>
      <w:bookmarkStart w:id="25" w:name="__Fieldmark__971_673422073"/>
      <w:bookmarkEnd w:id="25"/>
      <w:r>
        <w:rPr>
          <w:rFonts w:cs="Times New Roman"/>
          <w:szCs w:val="24"/>
        </w:rPr>
        <w:t xml:space="preserve">R. </w:t>
      </w:r>
      <w:proofErr w:type="spellStart"/>
      <w:r>
        <w:rPr>
          <w:rFonts w:cs="Times New Roman"/>
          <w:szCs w:val="24"/>
        </w:rPr>
        <w:t>Rauchhaus</w:t>
      </w:r>
      <w:proofErr w:type="spellEnd"/>
      <w:r>
        <w:rPr>
          <w:rFonts w:cs="Times New Roman"/>
          <w:szCs w:val="24"/>
        </w:rPr>
        <w:t xml:space="preserve">, “Evaluating the Nuclear Peace Hypothesis: A Quantitative Approach,” </w:t>
      </w:r>
      <w:r>
        <w:rPr>
          <w:rFonts w:cs="Times New Roman"/>
          <w:i/>
          <w:iCs/>
          <w:szCs w:val="24"/>
        </w:rPr>
        <w:t>Journal of Conflict Resolution</w:t>
      </w:r>
      <w:r>
        <w:rPr>
          <w:rFonts w:cs="Times New Roman"/>
          <w:szCs w:val="24"/>
        </w:rPr>
        <w:t xml:space="preserve"> 53, no. 2 (January 27, 2009): 258–77, https://doi.org/10.1177/0022002708330387; Bryan Early and Victor </w:t>
      </w:r>
      <w:proofErr w:type="spellStart"/>
      <w:r>
        <w:rPr>
          <w:rFonts w:cs="Times New Roman"/>
          <w:szCs w:val="24"/>
        </w:rPr>
        <w:t>Asal</w:t>
      </w:r>
      <w:proofErr w:type="spellEnd"/>
      <w:r>
        <w:rPr>
          <w:rFonts w:cs="Times New Roman"/>
          <w:szCs w:val="24"/>
        </w:rPr>
        <w:t xml:space="preserve">, “Nuclear Weapons, Existential Threats, and the Stability–Instability Paradox,” </w:t>
      </w:r>
      <w:r>
        <w:rPr>
          <w:rFonts w:cs="Times New Roman"/>
          <w:i/>
          <w:iCs/>
          <w:szCs w:val="24"/>
        </w:rPr>
        <w:t>The Nonproliferation Review</w:t>
      </w:r>
      <w:r>
        <w:rPr>
          <w:rFonts w:cs="Times New Roman"/>
          <w:szCs w:val="24"/>
        </w:rPr>
        <w:t xml:space="preserve"> 0, no. 0 (October 2, 2018): 1–25, https://doi.org/10.1080/10736700.2018.1518757; </w:t>
      </w:r>
      <w:proofErr w:type="spellStart"/>
      <w:r>
        <w:rPr>
          <w:rFonts w:cs="Times New Roman"/>
          <w:szCs w:val="24"/>
        </w:rPr>
        <w:t>Sumit</w:t>
      </w:r>
      <w:proofErr w:type="spellEnd"/>
      <w:r>
        <w:rPr>
          <w:rFonts w:cs="Times New Roman"/>
          <w:szCs w:val="24"/>
        </w:rPr>
        <w:t xml:space="preserve"> </w:t>
      </w:r>
      <w:proofErr w:type="spellStart"/>
      <w:r>
        <w:rPr>
          <w:rFonts w:cs="Times New Roman"/>
          <w:szCs w:val="24"/>
        </w:rPr>
        <w:t>Ganguly</w:t>
      </w:r>
      <w:proofErr w:type="spellEnd"/>
      <w:r>
        <w:rPr>
          <w:rFonts w:cs="Times New Roman"/>
          <w:szCs w:val="24"/>
        </w:rPr>
        <w:t xml:space="preserve">, “Indo‐Pakistani Nuclear Issues and the Stability/Instability Paradox,” </w:t>
      </w:r>
      <w:r>
        <w:rPr>
          <w:rFonts w:cs="Times New Roman"/>
          <w:i/>
          <w:iCs/>
          <w:szCs w:val="24"/>
        </w:rPr>
        <w:t>Studies in Conflict &amp; Terrorism</w:t>
      </w:r>
      <w:r>
        <w:rPr>
          <w:rFonts w:cs="Times New Roman"/>
          <w:szCs w:val="24"/>
        </w:rPr>
        <w:t xml:space="preserve"> 18, no. 4 (January 1, 1995): 325–34, https://doi.org/10.1080/10576109508435989; V.R. Raghavan, “Limited War and Nuclear Escalation in South Asia,” </w:t>
      </w:r>
      <w:r>
        <w:rPr>
          <w:rFonts w:cs="Times New Roman"/>
          <w:i/>
          <w:iCs/>
          <w:szCs w:val="24"/>
        </w:rPr>
        <w:t>The Nonproliferation Review</w:t>
      </w:r>
      <w:r>
        <w:rPr>
          <w:rFonts w:cs="Times New Roman"/>
          <w:szCs w:val="24"/>
        </w:rPr>
        <w:t xml:space="preserve"> 8, no. 3 (September 2001): 82–98, https://doi.org/10.1080/10736700108436865; Terence </w:t>
      </w:r>
      <w:proofErr w:type="spellStart"/>
      <w:r>
        <w:rPr>
          <w:rFonts w:cs="Times New Roman"/>
          <w:szCs w:val="24"/>
        </w:rPr>
        <w:t>Roehrig</w:t>
      </w:r>
      <w:proofErr w:type="spellEnd"/>
      <w:r>
        <w:rPr>
          <w:rFonts w:cs="Times New Roman"/>
          <w:szCs w:val="24"/>
        </w:rPr>
        <w:t xml:space="preserve">, “North Korea, Nuclear Weapons, and the Stability-Instability Paradox,” </w:t>
      </w:r>
      <w:r>
        <w:rPr>
          <w:rFonts w:cs="Times New Roman"/>
          <w:i/>
          <w:iCs/>
          <w:szCs w:val="24"/>
        </w:rPr>
        <w:t>Korean Journal of Defense Analysis</w:t>
      </w:r>
      <w:r>
        <w:rPr>
          <w:rFonts w:cs="Times New Roman"/>
          <w:szCs w:val="24"/>
        </w:rPr>
        <w:t xml:space="preserve"> 28, no. 2 (June 2016): 181–98.</w:t>
      </w:r>
    </w:p>
  </w:footnote>
  <w:footnote w:id="2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OP4HKSqH","properties":{"formattedCitation":"Schelling, {\\i{}Arms and Influence}.","plainCitation":"Schelling, Arms and Influence.","noteIndex":26},"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schema":"https://github.com/citation-style-language/schema/raw/master/csl-citation.json"}</w:instrText>
      </w:r>
      <w:r>
        <w:fldChar w:fldCharType="end"/>
      </w:r>
      <w:bookmarkStart w:id="26" w:name="__Fieldmark__1010_673422073"/>
      <w:bookmarkEnd w:id="26"/>
      <w:r>
        <w:rPr>
          <w:rFonts w:cs="Times New Roman"/>
          <w:szCs w:val="24"/>
        </w:rPr>
        <w:t xml:space="preserve">Schelling, </w:t>
      </w:r>
      <w:r>
        <w:rPr>
          <w:rFonts w:cs="Times New Roman"/>
          <w:i/>
          <w:iCs/>
          <w:szCs w:val="24"/>
        </w:rPr>
        <w:t>Arms and Influence</w:t>
      </w:r>
      <w:r>
        <w:rPr>
          <w:rFonts w:cs="Times New Roman"/>
          <w:szCs w:val="24"/>
        </w:rPr>
        <w:t>.</w:t>
      </w:r>
    </w:p>
  </w:footnote>
  <w:footnote w:id="2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DnNVHvy","properties":{"formattedCitation":"Peter Schram, \\uc0\\u8220{}Better Living Through Hassling: How to Prevent a Preventative War\\uc0\\u8221{} (Working Paper, 2019).","plainCitation":"Peter Schram, “Better Living Through Hassling: How to Prevent a Preventative War” (Working Paper, 2019).","noteIndex":27},"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w:instrText>
      </w:r>
      <w:r>
        <w:fldChar w:fldCharType="end"/>
      </w:r>
      <w:bookmarkStart w:id="27" w:name="__Fieldmark__1028_673422073"/>
      <w:bookmarkEnd w:id="27"/>
      <w:r>
        <w:rPr>
          <w:rFonts w:cs="Times New Roman"/>
          <w:szCs w:val="24"/>
        </w:rPr>
        <w:t>Peter Schram, “Better Living Through Hassling: How to Prevent a Preventative War” (Working Paper, 2019).</w:t>
      </w:r>
    </w:p>
  </w:footnote>
  <w:footnote w:id="2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hPxIYu0p","properties":{"formattedCitation":"Powell, \\uc0\\u8220{}Nuclear Brinkmanship, Limited War, and Military Power.\\uc0\\u8221{}","plainCitation":"Powell, “Nuclear Brinkmanship, Limited War, and Military Power.”","noteIndex":28},"citationItems":[{"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w:instrText>
      </w:r>
      <w:r>
        <w:fldChar w:fldCharType="end"/>
      </w:r>
      <w:bookmarkStart w:id="28" w:name="__Fieldmark__1040_673422073"/>
      <w:bookmarkEnd w:id="28"/>
      <w:r>
        <w:rPr>
          <w:rFonts w:cs="Times New Roman"/>
          <w:szCs w:val="24"/>
        </w:rPr>
        <w:t>Powell, “Nuclear Brinkmanship, Limited War, and Military Power.”</w:t>
      </w:r>
    </w:p>
  </w:footnote>
  <w:footnote w:id="2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IRegDId","properties":{"formattedCitation":"Alexander L. George and Richard Smoke, {\\i{}Deterrence in American Foreign Policy: Theory and Practice} (Columbia University Press, 1974); Alexander L. George and Richard Smoke, \\uc0\\u8220{}Deterrence and Foreign Policy,\\uc0\\u8221{} {\\i{}World Politics} 41, no. 2 (1989): 170\\uc0\\u8211{}82, https://doi.org/10.2307/2010406.","plainCitation":"Alexander L. George and Richard Smoke, Deterrence in American Foreign Policy: Theory and Practice (Columbia University Press, 1974); Alexander L. George and Richard Smoke, “Deterrence and Foreign Policy,” World Politics 41, no. 2 (1989): 170–82, https://doi.org/10.2307/2010406.","noteIndex":29},"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 L."},{"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 L."},{"family":"Smoke","given":"Richard"}],"issued":{"date-parts":[["1989"]]}}}],"schema":"https://github.com/citation-style-language/schema/raw/master/csl-citation.json"}</w:instrText>
      </w:r>
      <w:r>
        <w:fldChar w:fldCharType="end"/>
      </w:r>
      <w:bookmarkStart w:id="29" w:name="__Fieldmark__1063_673422073"/>
      <w:bookmarkEnd w:id="29"/>
      <w:r>
        <w:rPr>
          <w:rFonts w:cs="Times New Roman"/>
          <w:szCs w:val="24"/>
        </w:rPr>
        <w:t xml:space="preserve">Alexander L. George and Richard Smoke, </w:t>
      </w:r>
      <w:r>
        <w:rPr>
          <w:rFonts w:cs="Times New Roman"/>
          <w:i/>
          <w:iCs/>
          <w:szCs w:val="24"/>
        </w:rPr>
        <w:t>Deterrence in American Foreign Policy: Theory and Practice</w:t>
      </w:r>
      <w:r>
        <w:rPr>
          <w:rFonts w:cs="Times New Roman"/>
          <w:szCs w:val="24"/>
        </w:rPr>
        <w:t xml:space="preserve"> (Columbia University Press, 1974); Alexander L. George and Richard Smoke, “Deterrence and Foreign Policy,” </w:t>
      </w:r>
      <w:r>
        <w:rPr>
          <w:rFonts w:cs="Times New Roman"/>
          <w:i/>
          <w:iCs/>
          <w:szCs w:val="24"/>
        </w:rPr>
        <w:t>World Politics</w:t>
      </w:r>
      <w:r>
        <w:rPr>
          <w:rFonts w:cs="Times New Roman"/>
          <w:szCs w:val="24"/>
        </w:rPr>
        <w:t xml:space="preserve"> 41, no. 2 (1989): 170–82, https://doi.org/10.2307/2010406.</w:t>
      </w:r>
    </w:p>
  </w:footnote>
  <w:footnote w:id="2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qsZEIXZ","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3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w:instrText>
      </w:r>
      <w:r>
        <w:fldChar w:fldCharType="end"/>
      </w:r>
      <w:bookmarkStart w:id="30" w:name="__Fieldmark__1083_673422073"/>
      <w:bookmarkEnd w:id="30"/>
      <w:r>
        <w:rPr>
          <w:rFonts w:cs="Times New Roman"/>
          <w:szCs w:val="24"/>
        </w:rPr>
        <w:t xml:space="preserve">Janice Gross Stein, “Calculation, Miscalculation, and Conventional Deterrence,” in </w:t>
      </w:r>
      <w:r>
        <w:rPr>
          <w:rFonts w:cs="Times New Roman"/>
          <w:i/>
          <w:iCs/>
          <w:szCs w:val="24"/>
        </w:rPr>
        <w:t>Psychology and Deterrence</w:t>
      </w:r>
      <w:r>
        <w:rPr>
          <w:rFonts w:cs="Times New Roman"/>
          <w:szCs w:val="24"/>
        </w:rPr>
        <w:t>, by Richard Ned Lebow and Robert Jervis (JHU Press, 1989).</w:t>
      </w:r>
    </w:p>
  </w:footnote>
  <w:footnote w:id="3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jl3EACx0","properties":{"formattedCitation":"Elli Lieberman, {\\i{}Reconceptualizing Deterrence: Nudging Toward Rationality in Middle Eastern Rivalries} (Routledge, 2012).","plainCitation":"Elli Lieberman, Reconceptualizing Deterrence: Nudging Toward Rationality in Middle Eastern Rivalries (Routledge, 2012).","noteIndex":31},"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w:instrText>
      </w:r>
      <w:r>
        <w:fldChar w:fldCharType="end"/>
      </w:r>
      <w:bookmarkStart w:id="31" w:name="__Fieldmark__1109_673422073"/>
      <w:bookmarkEnd w:id="31"/>
      <w:r>
        <w:rPr>
          <w:rFonts w:cs="Times New Roman"/>
          <w:szCs w:val="24"/>
        </w:rPr>
        <w:t xml:space="preserve">Elli Lieberman, </w:t>
      </w:r>
      <w:r>
        <w:rPr>
          <w:rFonts w:cs="Times New Roman"/>
          <w:i/>
          <w:iCs/>
          <w:szCs w:val="24"/>
        </w:rPr>
        <w:t>Reconceptualizing Deterrence: Nudging Toward Rationality in Middle Eastern Rivalries</w:t>
      </w:r>
      <w:r>
        <w:rPr>
          <w:rFonts w:cs="Times New Roman"/>
          <w:szCs w:val="24"/>
        </w:rPr>
        <w:t xml:space="preserve"> (Routledge, 2012).</w:t>
      </w:r>
    </w:p>
  </w:footnote>
  <w:footnote w:id="3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Bx9R6or","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2},"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fldChar w:fldCharType="end"/>
      </w:r>
      <w:bookmarkStart w:id="33" w:name="__Fieldmark__1142_673422073"/>
      <w:bookmarkEnd w:id="33"/>
      <w:r>
        <w:rPr>
          <w:rFonts w:cs="Times New Roman"/>
          <w:szCs w:val="24"/>
        </w:rPr>
        <w:t>George Schultz, “Low-Intensity Warfare: The Challenge of Ambiguity” (Conference Address, January 15, 1986), https://www.jstor.org/stable/pdf/20692938.pdf.</w:t>
      </w:r>
    </w:p>
  </w:footnote>
  <w:footnote w:id="32">
    <w:p w:rsidR="000A77B7" w:rsidRDefault="00470E9F">
      <w:pPr>
        <w:pStyle w:val="FootnoteText"/>
      </w:pPr>
      <w:r>
        <w:rPr>
          <w:rStyle w:val="FootnoteCharacters"/>
        </w:rPr>
        <w:footnoteRef/>
      </w:r>
      <w:r>
        <w:rPr>
          <w:rStyle w:val="FootnoteCharacters"/>
        </w:rPr>
        <w:tab/>
      </w:r>
      <w:r>
        <w:t xml:space="preserve"> Analysis of tactics can be found in </w:t>
      </w:r>
      <w:r>
        <w:fldChar w:fldCharType="begin"/>
      </w:r>
      <w:r>
        <w:instrText>ADDIN ZOTERO_ITEM CSL_CITATION {"citationID":"QcYg9fdf","properties":{"formattedCitation":"Peter Kornbluh and Joy Hackel, \\uc0\\u8220{}Low-Intensity Conflict Is It Live or Is It Memorex?,\\uc0\\u8221{} {\\i{}NACLA Report on the Americas} 20, no. 3 (June 1986): 8\\uc0\\u8211{}11, https://doi.org/10.1080/10714839.1986.11723411; Thomas K. Adams, \\uc0\\u8220{}LIC (Low Intensity Clausewitz),\\uc0\\u8221{} {\\i{}Small Wars and Insurgencies} 1, no. 3 (December 1, 1990): 266\\uc0\\u8211{}75, https://doi.org/10.1080/09592319008422959; Richard D. Downie, \\uc0\\u8220{}Low Intensity Conflict Doctrine and Policy: Old Wine in a New Bottle?,\\uc0\\u8221{} {\\i{}Studies in Conflict &amp; Terrorism} 15, no. 1 (January 1, 1992): 53\\uc0\\u8211{}67, https://doi.org/10.1080/10576109208435891; Kinross, \\uc0\\u8220{}Clausewitz and Low-Intensity Conflict.\\uc0\\u8221{}","plainCitation":"Peter Kornbluh and Joy Hackel, “Low-Intensity Conflict Is It Live or Is It Memorex?,” NACLA Report on the Americas 20, no. 3 (June 1986): 8–11, https://doi.org/10.1080/10714839.1986.11723411; Thomas K. Adams, “LIC (Low Intensity Clausewitz),” Small Wars and Insurgencies 1, no. 3 (December 1, 1990): 266–75, https://doi.org/10.1080/09592319008422959; Richard D. Downie, “Low Intensity Conflict Doctrine and Policy: Old Wine in a New Bottle?,” Studies in Conflict &amp; Terrorism 15, no. 1 (January 1, 1992): 53–67, https://doi.org/10.1080/10576109208435891; Kinross, “Clausewitz and Low-Intensity Conflict.”","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 K."}],"issued":{"date-parts":[["1990",12,1]]}}},{"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 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fldChar w:fldCharType="end"/>
      </w:r>
      <w:bookmarkStart w:id="34" w:name="__Fieldmark__1166_673422073"/>
      <w:bookmarkEnd w:id="34"/>
      <w:r>
        <w:rPr>
          <w:rFonts w:cs="Times New Roman"/>
          <w:szCs w:val="24"/>
        </w:rPr>
        <w:t xml:space="preserve">Peter </w:t>
      </w:r>
      <w:proofErr w:type="spellStart"/>
      <w:r>
        <w:rPr>
          <w:rFonts w:cs="Times New Roman"/>
          <w:szCs w:val="24"/>
        </w:rPr>
        <w:t>Kornbluh</w:t>
      </w:r>
      <w:proofErr w:type="spellEnd"/>
      <w:r>
        <w:rPr>
          <w:rFonts w:cs="Times New Roman"/>
          <w:szCs w:val="24"/>
        </w:rPr>
        <w:t xml:space="preserve"> and Joy </w:t>
      </w:r>
      <w:proofErr w:type="spellStart"/>
      <w:r>
        <w:rPr>
          <w:rFonts w:cs="Times New Roman"/>
          <w:szCs w:val="24"/>
        </w:rPr>
        <w:t>Hackel</w:t>
      </w:r>
      <w:proofErr w:type="spellEnd"/>
      <w:r>
        <w:rPr>
          <w:rFonts w:cs="Times New Roman"/>
          <w:szCs w:val="24"/>
        </w:rPr>
        <w:t xml:space="preserve">, “Low-Intensity Conflict Is It Live or Is It Memorex?,” </w:t>
      </w:r>
      <w:r>
        <w:rPr>
          <w:rFonts w:cs="Times New Roman"/>
          <w:i/>
          <w:iCs/>
          <w:szCs w:val="24"/>
        </w:rPr>
        <w:t>NACLA Report on the Americas</w:t>
      </w:r>
      <w:r>
        <w:rPr>
          <w:rFonts w:cs="Times New Roman"/>
          <w:szCs w:val="24"/>
        </w:rPr>
        <w:t xml:space="preserve"> 20, no. 3 (June 1986): 8–11, https://doi.org/10.1080/10714839.1986.11723411; Thomas K. Adams, “LIC (Low Intensity Clausewitz),” </w:t>
      </w:r>
      <w:r>
        <w:rPr>
          <w:rFonts w:cs="Times New Roman"/>
          <w:i/>
          <w:iCs/>
          <w:szCs w:val="24"/>
        </w:rPr>
        <w:t>Small Wars and Insurgencies</w:t>
      </w:r>
      <w:r>
        <w:rPr>
          <w:rFonts w:cs="Times New Roman"/>
          <w:szCs w:val="24"/>
        </w:rPr>
        <w:t xml:space="preserve"> 1, no. 3 (December 1, 1990): 266–75, https://doi.org/10.1080/09592319008422959. A focus on non-state actors is provided in Richard D. </w:t>
      </w:r>
      <w:proofErr w:type="spellStart"/>
      <w:r>
        <w:rPr>
          <w:rFonts w:cs="Times New Roman"/>
          <w:szCs w:val="24"/>
        </w:rPr>
        <w:t>Downie</w:t>
      </w:r>
      <w:proofErr w:type="spellEnd"/>
      <w:r>
        <w:rPr>
          <w:rFonts w:cs="Times New Roman"/>
          <w:szCs w:val="24"/>
        </w:rPr>
        <w:t xml:space="preserve">, “Low Intensity Conflict Doctrine and Policy: Old Wine in a New </w:t>
      </w:r>
      <w:proofErr w:type="gramStart"/>
      <w:r>
        <w:rPr>
          <w:rFonts w:cs="Times New Roman"/>
          <w:szCs w:val="24"/>
        </w:rPr>
        <w:t>Bottle?,</w:t>
      </w:r>
      <w:proofErr w:type="gramEnd"/>
      <w:r>
        <w:rPr>
          <w:rFonts w:cs="Times New Roman"/>
          <w:szCs w:val="24"/>
        </w:rPr>
        <w:t xml:space="preserve">” </w:t>
      </w:r>
      <w:r>
        <w:rPr>
          <w:rFonts w:cs="Times New Roman"/>
          <w:i/>
          <w:iCs/>
          <w:szCs w:val="24"/>
        </w:rPr>
        <w:t>Studies in Conflict &amp; Terrorism</w:t>
      </w:r>
      <w:r>
        <w:rPr>
          <w:rFonts w:cs="Times New Roman"/>
          <w:szCs w:val="24"/>
        </w:rPr>
        <w:t xml:space="preserve"> 15, no. 1 (January 1, 1992): 53–67, https://doi.org/10.1080/10576109208435891; Kinross, “Clausewitz and Low-Intensity Conflict.”</w:t>
      </w:r>
    </w:p>
  </w:footnote>
  <w:footnote w:id="3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zEFtOqk7","properties":{"formattedCitation":"Kornbluh and Hackel, \\uc0\\u8220{}Low-Intensity Conflict Is It Live or Is It Memorex?\\uc0\\u8221{}; Grant T. Hammond, \\uc0\\u8220{}Low Intensity Conflict: War by Another Name,\\uc0\\u8221{} {\\i{}Small Wars &amp; Insurgencies} 1, no. 3 (December 1, 1990): 226\\uc0\\u8211{}38, https://doi.org/10.1080/09592319008422957; Avi Kober, \\uc0\\u8220{}Low-Intensity Conflicts: Why the Gap Between Theory and Practise?,\\uc0\\u8221{} {\\i{}Defense &amp; Security Analysis} 18, no. 1 (March 1, 2002): 15\\uc0\\u8211{}38, https://doi.org/10.1080/07430170120113712.","plainCitation":"Kornbluh and Hackel, “Low-Intensity Conflict Is It Live or Is It Memorex?”; Grant T. Hammond, “Low Intensity Conflict: War by Another Name,” Small Wars &amp; Insurgencies 1, no. 3 (December 1, 1990): 226–38, https://doi.org/10.1080/09592319008422957; Avi Kober, “Low-Intensity Conflicts: Why the Gap Between Theory and Practise?,” Defense &amp; Security Analysis 18, no. 1 (March 1, 2002): 15–38, https://doi.org/10.1080/07430170120113712.","noteIndex":34},"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12,1]]}}},{"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3,1]]}}}],"schema":"https://github.com/citation-style-language/schema/raw/master/csl-citation.json"}</w:instrText>
      </w:r>
      <w:r>
        <w:fldChar w:fldCharType="end"/>
      </w:r>
      <w:bookmarkStart w:id="35" w:name="__Fieldmark__1202_673422073"/>
      <w:bookmarkEnd w:id="35"/>
      <w:proofErr w:type="spellStart"/>
      <w:r>
        <w:rPr>
          <w:rFonts w:cs="Times New Roman"/>
          <w:szCs w:val="24"/>
        </w:rPr>
        <w:t>Kornbluh</w:t>
      </w:r>
      <w:proofErr w:type="spellEnd"/>
      <w:r>
        <w:rPr>
          <w:rFonts w:cs="Times New Roman"/>
          <w:szCs w:val="24"/>
        </w:rPr>
        <w:t xml:space="preserve"> and </w:t>
      </w:r>
      <w:proofErr w:type="spellStart"/>
      <w:r>
        <w:rPr>
          <w:rFonts w:cs="Times New Roman"/>
          <w:szCs w:val="24"/>
        </w:rPr>
        <w:t>Hackel</w:t>
      </w:r>
      <w:proofErr w:type="spellEnd"/>
      <w:r>
        <w:rPr>
          <w:rFonts w:cs="Times New Roman"/>
          <w:szCs w:val="24"/>
        </w:rPr>
        <w:t xml:space="preserve">, “Low-Intensity Conflict Is It Live or Is It Memorex?”; Grant T. Hammond, “Low Intensity Conflict: War by Another Name,” </w:t>
      </w:r>
      <w:r>
        <w:rPr>
          <w:rFonts w:cs="Times New Roman"/>
          <w:i/>
          <w:iCs/>
          <w:szCs w:val="24"/>
        </w:rPr>
        <w:t>Small Wars &amp; Insurgencies</w:t>
      </w:r>
      <w:r>
        <w:rPr>
          <w:rFonts w:cs="Times New Roman"/>
          <w:szCs w:val="24"/>
        </w:rPr>
        <w:t xml:space="preserve"> 1, no. 3 (December 1, 1990): 226–38, https://doi.org/10.1080/09592319008422957; </w:t>
      </w:r>
      <w:proofErr w:type="spellStart"/>
      <w:r>
        <w:rPr>
          <w:rFonts w:cs="Times New Roman"/>
          <w:szCs w:val="24"/>
        </w:rPr>
        <w:t>Avi</w:t>
      </w:r>
      <w:proofErr w:type="spellEnd"/>
      <w:r>
        <w:rPr>
          <w:rFonts w:cs="Times New Roman"/>
          <w:szCs w:val="24"/>
        </w:rPr>
        <w:t xml:space="preserve"> </w:t>
      </w:r>
      <w:proofErr w:type="spellStart"/>
      <w:r>
        <w:rPr>
          <w:rFonts w:cs="Times New Roman"/>
          <w:szCs w:val="24"/>
        </w:rPr>
        <w:t>Kober</w:t>
      </w:r>
      <w:proofErr w:type="spellEnd"/>
      <w:r>
        <w:rPr>
          <w:rFonts w:cs="Times New Roman"/>
          <w:szCs w:val="24"/>
        </w:rPr>
        <w:t xml:space="preserve">, “Low-Intensity Conflicts: Why the Gap Between Theory and </w:t>
      </w:r>
      <w:proofErr w:type="spellStart"/>
      <w:r>
        <w:rPr>
          <w:rFonts w:cs="Times New Roman"/>
          <w:szCs w:val="24"/>
        </w:rPr>
        <w:t>Practise</w:t>
      </w:r>
      <w:proofErr w:type="spellEnd"/>
      <w:r>
        <w:rPr>
          <w:rFonts w:cs="Times New Roman"/>
          <w:szCs w:val="24"/>
        </w:rPr>
        <w:t xml:space="preserve">?,” </w:t>
      </w:r>
      <w:r>
        <w:rPr>
          <w:rFonts w:cs="Times New Roman"/>
          <w:i/>
          <w:iCs/>
          <w:szCs w:val="24"/>
        </w:rPr>
        <w:t>Defense &amp; Security Analysis</w:t>
      </w:r>
      <w:r>
        <w:rPr>
          <w:rFonts w:cs="Times New Roman"/>
          <w:szCs w:val="24"/>
        </w:rPr>
        <w:t xml:space="preserve"> 18, no. 1 (March 1, 2002): 15–38, https://doi.org/10.1080/07430170120113712.</w:t>
      </w:r>
    </w:p>
  </w:footnote>
  <w:footnote w:id="34">
    <w:p w:rsidR="000A77B7" w:rsidRDefault="00470E9F">
      <w:pPr>
        <w:pStyle w:val="FootnoteText"/>
      </w:pPr>
      <w:r>
        <w:rPr>
          <w:rStyle w:val="FootnoteCharacters"/>
        </w:rPr>
        <w:footnoteRef/>
      </w:r>
      <w:r>
        <w:rPr>
          <w:rStyle w:val="FootnoteCharacters"/>
        </w:rPr>
        <w:tab/>
      </w:r>
      <w:r>
        <w:t xml:space="preserve"> For foundational work, see </w:t>
      </w:r>
      <w:r>
        <w:fldChar w:fldCharType="begin"/>
      </w:r>
      <w:r>
        <w:instrText>ADDIN ZOTERO_ITEM CSL_CITATION {"citationID":"0wg3KkWi","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S. Blaufarb, {\\i{}The Counterinsurgency Era: U.S. Doctrine and Performance, 1950 to the Present} (Free Press, 1977); John A. Nagl, {\\i{}Learning to Eat Soup with a Knife: Counterinsurgency Lessons from Malaya and Vietnam} (University of Chicago Press, 2005); US Army, \\uc0\\u8220{}Army Field Manual 3-24: Counterinsurgency,\\uc0\\u8221{} November 30, 2006, https://www.hsdl.org/?abstract&amp;did=; David Kilcullen, {\\i{}Counterinsurgency} (Hurst, 2010).","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S. Blaufarb, The Counterinsurgency Era: U.S. Doctrine and Performance, 1950 to the Present (Free Press, 1977); John A. Nagl, Learning to Eat Soup with a Knife: Counterinsurgency Lessons from Malaya and Vietnam (University of Chicago Press, 2005); US Army, “Army Field Manual 3-24: Counterinsurgency,” November 30, 2006, https://www.hsdl.org/?abstract&amp;did=; David Kilcullen, Counterinsurgency (Hurst, 2010).","noteIndex":35},"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 S."}],"issued":{"date-parts":[["1977"]]}}},{"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 A."}],"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URL":"https://www.hsdl.org/?abstract&amp;did=","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w:instrText>
      </w:r>
      <w:r>
        <w:fldChar w:fldCharType="end"/>
      </w:r>
      <w:bookmarkStart w:id="36" w:name="__Fieldmark__1225_673422073"/>
      <w:bookmarkEnd w:id="36"/>
      <w:r>
        <w:rPr>
          <w:rFonts w:cs="Times New Roman"/>
          <w:szCs w:val="24"/>
        </w:rPr>
        <w:t xml:space="preserve">David </w:t>
      </w:r>
      <w:proofErr w:type="spellStart"/>
      <w:r>
        <w:rPr>
          <w:rFonts w:cs="Times New Roman"/>
          <w:szCs w:val="24"/>
        </w:rPr>
        <w:t>Galula</w:t>
      </w:r>
      <w:proofErr w:type="spellEnd"/>
      <w:r>
        <w:rPr>
          <w:rFonts w:cs="Times New Roman"/>
          <w:szCs w:val="24"/>
        </w:rPr>
        <w:t xml:space="preserve">, </w:t>
      </w:r>
      <w:r>
        <w:rPr>
          <w:rFonts w:cs="Times New Roman"/>
          <w:i/>
          <w:iCs/>
          <w:szCs w:val="24"/>
        </w:rPr>
        <w:t>Counterinsurgency Warfare: Theory and Practice</w:t>
      </w:r>
      <w:r>
        <w:rPr>
          <w:rFonts w:cs="Times New Roman"/>
          <w:szCs w:val="24"/>
        </w:rPr>
        <w:t xml:space="preserve"> (Hailer Publishing, 1964); Robert Taber, </w:t>
      </w:r>
      <w:r>
        <w:rPr>
          <w:rFonts w:cs="Times New Roman"/>
          <w:i/>
          <w:iCs/>
          <w:szCs w:val="24"/>
        </w:rPr>
        <w:t>War of the Flea: The Classic Study of Guerrilla Warfare</w:t>
      </w:r>
      <w:r>
        <w:rPr>
          <w:rFonts w:cs="Times New Roman"/>
          <w:szCs w:val="24"/>
        </w:rPr>
        <w:t xml:space="preserve"> (L. Stewart, 1965); Sir Robert Grainger Ker Thompson, </w:t>
      </w:r>
      <w:r>
        <w:rPr>
          <w:rFonts w:cs="Times New Roman"/>
          <w:i/>
          <w:iCs/>
          <w:szCs w:val="24"/>
        </w:rPr>
        <w:t>Defeating Communist Insurgency: The Lessons of Malaya and Vietnam</w:t>
      </w:r>
      <w:r>
        <w:rPr>
          <w:rFonts w:cs="Times New Roman"/>
          <w:szCs w:val="24"/>
        </w:rPr>
        <w:t xml:space="preserve"> (F. A. Praeger, 1966); Frank </w:t>
      </w:r>
      <w:proofErr w:type="spellStart"/>
      <w:r>
        <w:rPr>
          <w:rFonts w:cs="Times New Roman"/>
          <w:szCs w:val="24"/>
        </w:rPr>
        <w:t>Kitson</w:t>
      </w:r>
      <w:proofErr w:type="spellEnd"/>
      <w:r>
        <w:rPr>
          <w:rFonts w:cs="Times New Roman"/>
          <w:szCs w:val="24"/>
        </w:rPr>
        <w:t xml:space="preserve">, </w:t>
      </w:r>
      <w:r>
        <w:rPr>
          <w:rFonts w:cs="Times New Roman"/>
          <w:i/>
          <w:iCs/>
          <w:szCs w:val="24"/>
        </w:rPr>
        <w:t>Low Intensity Operations: Subversion, Insurgency, Peace-Keeping</w:t>
      </w:r>
      <w:r>
        <w:rPr>
          <w:rFonts w:cs="Times New Roman"/>
          <w:szCs w:val="24"/>
        </w:rPr>
        <w:t xml:space="preserve"> (Faber &amp; Faber, 1971); Douglas S. </w:t>
      </w:r>
      <w:proofErr w:type="spellStart"/>
      <w:r>
        <w:rPr>
          <w:rFonts w:cs="Times New Roman"/>
          <w:szCs w:val="24"/>
        </w:rPr>
        <w:t>Blaufarb</w:t>
      </w:r>
      <w:proofErr w:type="spellEnd"/>
      <w:r>
        <w:rPr>
          <w:rFonts w:cs="Times New Roman"/>
          <w:szCs w:val="24"/>
        </w:rPr>
        <w:t xml:space="preserve">, </w:t>
      </w:r>
      <w:r>
        <w:rPr>
          <w:rFonts w:cs="Times New Roman"/>
          <w:i/>
          <w:iCs/>
          <w:szCs w:val="24"/>
        </w:rPr>
        <w:t>The Counterinsurgency Era: U.S. Doctrine and Performance, 1950 to the Present</w:t>
      </w:r>
      <w:r>
        <w:rPr>
          <w:rFonts w:cs="Times New Roman"/>
          <w:szCs w:val="24"/>
        </w:rPr>
        <w:t xml:space="preserve"> (Free Press, 1977). Modern iterations include John A. </w:t>
      </w:r>
      <w:proofErr w:type="spellStart"/>
      <w:r>
        <w:rPr>
          <w:rFonts w:cs="Times New Roman"/>
          <w:szCs w:val="24"/>
        </w:rPr>
        <w:t>Nagl</w:t>
      </w:r>
      <w:proofErr w:type="spellEnd"/>
      <w:r>
        <w:rPr>
          <w:rFonts w:cs="Times New Roman"/>
          <w:szCs w:val="24"/>
        </w:rPr>
        <w:t xml:space="preserve">, </w:t>
      </w:r>
      <w:r>
        <w:rPr>
          <w:rFonts w:cs="Times New Roman"/>
          <w:i/>
          <w:iCs/>
          <w:szCs w:val="24"/>
        </w:rPr>
        <w:t>Learning to Eat Soup with a Knife: Counterinsurgency Lessons from Malaya and Vietnam</w:t>
      </w:r>
      <w:r>
        <w:rPr>
          <w:rFonts w:cs="Times New Roman"/>
          <w:szCs w:val="24"/>
        </w:rPr>
        <w:t xml:space="preserve"> (University of Chicago Press, 2005); US Army, “Army Field Manual 3-24: Counterinsurgency,” November 30, 2006, https://www.hsdl.org/?abstract&amp;did=; David Kilcullen, </w:t>
      </w:r>
      <w:r>
        <w:rPr>
          <w:rFonts w:cs="Times New Roman"/>
          <w:i/>
          <w:iCs/>
          <w:szCs w:val="24"/>
        </w:rPr>
        <w:t>Counterinsurgency</w:t>
      </w:r>
      <w:r>
        <w:rPr>
          <w:rFonts w:cs="Times New Roman"/>
          <w:szCs w:val="24"/>
        </w:rPr>
        <w:t xml:space="preserve"> (Hurst, 2010).</w:t>
      </w:r>
    </w:p>
  </w:footnote>
  <w:footnote w:id="3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noteIndex":36},"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 D."}],"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0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 H."}],"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 L."}],"issued":{"date-parts":[["2017",7,1]]}}}],"schema":"https://github.com/citation-style-language/schema/raw/master/csl-citation.json"}</w:instrText>
      </w:r>
      <w:r>
        <w:fldChar w:fldCharType="end"/>
      </w:r>
      <w:bookmarkStart w:id="37" w:name="__Fieldmark__1280_673422073"/>
      <w:bookmarkEnd w:id="37"/>
      <w:r>
        <w:t xml:space="preserve">On organizational structures, see </w:t>
      </w:r>
      <w:r>
        <w:rPr>
          <w:rFonts w:cs="Times New Roman"/>
          <w:szCs w:val="24"/>
        </w:rPr>
        <w:t xml:space="preserve">Roger D. Petersen, </w:t>
      </w:r>
      <w:r>
        <w:rPr>
          <w:rFonts w:cs="Times New Roman"/>
          <w:i/>
          <w:iCs/>
          <w:szCs w:val="24"/>
        </w:rPr>
        <w:t>Resistance and Rebellion: Lessons From Eastern Europe</w:t>
      </w:r>
      <w:r>
        <w:rPr>
          <w:rFonts w:cs="Times New Roman"/>
          <w:szCs w:val="24"/>
        </w:rPr>
        <w:t xml:space="preserve"> (Cambridge: Cambridge University Press, 2001), https://doi.org/10.1017/CBO9780511612725; Elisabeth Jean Wood, </w:t>
      </w:r>
      <w:r>
        <w:rPr>
          <w:rFonts w:cs="Times New Roman"/>
          <w:i/>
          <w:iCs/>
          <w:szCs w:val="24"/>
        </w:rPr>
        <w:t>Insurgent Collective Action and Civil War in El Salvador</w:t>
      </w:r>
      <w:r>
        <w:rPr>
          <w:rFonts w:cs="Times New Roman"/>
          <w:szCs w:val="24"/>
        </w:rPr>
        <w:t xml:space="preserve"> (Cambridge University Press, 2003); </w:t>
      </w:r>
      <w:proofErr w:type="spellStart"/>
      <w:r>
        <w:rPr>
          <w:rFonts w:cs="Times New Roman"/>
          <w:szCs w:val="24"/>
        </w:rPr>
        <w:t>Stathis</w:t>
      </w:r>
      <w:proofErr w:type="spellEnd"/>
      <w:r>
        <w:rPr>
          <w:rFonts w:cs="Times New Roman"/>
          <w:szCs w:val="24"/>
        </w:rPr>
        <w:t xml:space="preserve"> </w:t>
      </w:r>
      <w:proofErr w:type="spellStart"/>
      <w:r>
        <w:rPr>
          <w:rFonts w:cs="Times New Roman"/>
          <w:szCs w:val="24"/>
        </w:rPr>
        <w:t>Kalyvas</w:t>
      </w:r>
      <w:proofErr w:type="spellEnd"/>
      <w:r>
        <w:rPr>
          <w:rFonts w:cs="Times New Roman"/>
          <w:szCs w:val="24"/>
        </w:rPr>
        <w:t xml:space="preserve">, “Review of The New U.S. Army/Marine Corps Counterinsurgency Field Manual,” </w:t>
      </w:r>
      <w:r>
        <w:rPr>
          <w:rFonts w:cs="Times New Roman"/>
          <w:i/>
          <w:iCs/>
          <w:szCs w:val="24"/>
        </w:rPr>
        <w:t>Perspectives on Politics</w:t>
      </w:r>
      <w:r>
        <w:rPr>
          <w:rFonts w:cs="Times New Roman"/>
          <w:szCs w:val="24"/>
        </w:rPr>
        <w:t xml:space="preserve"> 6, no. 02 (June 2008), https://doi.org/10.1017/S1537592708081164; Paul </w:t>
      </w:r>
      <w:proofErr w:type="spellStart"/>
      <w:r>
        <w:rPr>
          <w:rFonts w:cs="Times New Roman"/>
          <w:szCs w:val="24"/>
        </w:rPr>
        <w:t>Staniland</w:t>
      </w:r>
      <w:proofErr w:type="spellEnd"/>
      <w:r>
        <w:rPr>
          <w:rFonts w:cs="Times New Roman"/>
          <w:szCs w:val="24"/>
        </w:rPr>
        <w:t xml:space="preserve">, </w:t>
      </w:r>
      <w:r>
        <w:rPr>
          <w:rFonts w:cs="Times New Roman"/>
          <w:i/>
          <w:iCs/>
          <w:szCs w:val="24"/>
        </w:rPr>
        <w:t>Networks of Rebellion: Explaining Insurgent Cohesion and Collapse</w:t>
      </w:r>
      <w:r>
        <w:rPr>
          <w:rFonts w:cs="Times New Roman"/>
          <w:szCs w:val="24"/>
        </w:rPr>
        <w:t xml:space="preserve"> (Cornell University Press, 2014). On the actors involved, see David H. </w:t>
      </w:r>
      <w:proofErr w:type="spellStart"/>
      <w:r>
        <w:rPr>
          <w:rFonts w:cs="Times New Roman"/>
          <w:szCs w:val="24"/>
        </w:rPr>
        <w:t>Ucko</w:t>
      </w:r>
      <w:proofErr w:type="spellEnd"/>
      <w:r>
        <w:rPr>
          <w:rFonts w:cs="Times New Roman"/>
          <w:szCs w:val="24"/>
        </w:rPr>
        <w:t xml:space="preserve">, </w:t>
      </w:r>
      <w:r>
        <w:rPr>
          <w:rFonts w:cs="Times New Roman"/>
          <w:i/>
          <w:iCs/>
          <w:szCs w:val="24"/>
        </w:rPr>
        <w:t>The New Counterinsurgency Era: Transforming the U.S. Military for Modern Wars</w:t>
      </w:r>
      <w:r>
        <w:rPr>
          <w:rFonts w:cs="Times New Roman"/>
          <w:szCs w:val="24"/>
        </w:rPr>
        <w:t xml:space="preserve"> (Georgetown University Press, 2009); Austin Long, </w:t>
      </w:r>
      <w:r>
        <w:rPr>
          <w:rFonts w:cs="Times New Roman"/>
          <w:i/>
          <w:iCs/>
          <w:szCs w:val="24"/>
        </w:rPr>
        <w:t>The Soul of Armies: Counterinsurgency Doctrine and Military Culture in the US and UK</w:t>
      </w:r>
      <w:r>
        <w:rPr>
          <w:rFonts w:cs="Times New Roman"/>
          <w:szCs w:val="24"/>
        </w:rPr>
        <w:t xml:space="preserve"> (Cornell University Press, 2016); Jacqueline L. Hazelton, “The ‘Hearts and Minds’ Fallacy: Violence, Coercion, and Success in Counterinsurgency Warfare,” </w:t>
      </w:r>
      <w:r>
        <w:rPr>
          <w:rFonts w:cs="Times New Roman"/>
          <w:i/>
          <w:iCs/>
          <w:szCs w:val="24"/>
        </w:rPr>
        <w:t>International Security</w:t>
      </w:r>
      <w:r>
        <w:rPr>
          <w:rFonts w:cs="Times New Roman"/>
          <w:szCs w:val="24"/>
        </w:rPr>
        <w:t xml:space="preserve"> 42, no. 1 (July 1, 2017): 80–113, https://doi.org/10.1162/ISEC_a_00283.</w:t>
      </w:r>
    </w:p>
  </w:footnote>
  <w:footnote w:id="3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aDxNw7e","properties":{"formattedCitation":"Michael Mazarr, \\uc0\\u8220{}Mastering the Gray Zone: Understanding a Changing Era of Conflict\\uc0\\u8221{} (Monogram, February 2, 2015), http://www.strategicstudiesinstitute.army.mil/pubs/display.cfm?pubID=1303.","plainCitation":"Michael Mazarr, “Mastering the Gray Zone: Understanding a Changing Era of Conflict” (Monogram, February 2, 2015), http://www.strategicstudiesinstitute.army.mil/pubs/display.cfm?pubID=1303.","noteIndex":37},"citationItems":[{"id":3537,"uris":["http://zotero.org/users/2506258/items/9ZDIJFAI"],"uri":["http://zotero.org/users/2506258/items/9ZDIJFAI"],"itemData":{"id":3537,"type":"manuscript","title":"Mastering the Gray Zone: Understanding a Changing Era of Conflict","number-of-pages":"159","genre":"Monogram","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w:instrText>
      </w:r>
      <w:r>
        <w:fldChar w:fldCharType="end"/>
      </w:r>
      <w:bookmarkStart w:id="39" w:name="__Fieldmark__1333_673422073"/>
      <w:bookmarkEnd w:id="39"/>
      <w:r>
        <w:rPr>
          <w:rFonts w:cs="Times New Roman"/>
          <w:szCs w:val="24"/>
        </w:rPr>
        <w:t xml:space="preserve">Michael </w:t>
      </w:r>
      <w:proofErr w:type="spellStart"/>
      <w:r>
        <w:rPr>
          <w:rFonts w:cs="Times New Roman"/>
          <w:szCs w:val="24"/>
        </w:rPr>
        <w:t>Mazarr</w:t>
      </w:r>
      <w:proofErr w:type="spellEnd"/>
      <w:r>
        <w:rPr>
          <w:rFonts w:cs="Times New Roman"/>
          <w:szCs w:val="24"/>
        </w:rPr>
        <w:t>, “Mastering the Gray Zone: Understanding a Changing Era of Conflict” (Monogram, February 2, 2015), http://www.strategicstudiesinstitute.army.mil/pubs/display.cfm?pubID=1303.</w:t>
      </w:r>
    </w:p>
  </w:footnote>
  <w:footnote w:id="3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V6c763l","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noteIndex":38},"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schema":"https://github.com/citation-style-language/schema/raw/master/csl-citation.json"}</w:instrText>
      </w:r>
      <w:r>
        <w:fldChar w:fldCharType="end"/>
      </w:r>
      <w:bookmarkStart w:id="40" w:name="__Fieldmark__1345_673422073"/>
      <w:bookmarkEnd w:id="40"/>
      <w:r>
        <w:rPr>
          <w:rFonts w:cs="Times New Roman"/>
          <w:szCs w:val="24"/>
        </w:rPr>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Pr>
          <w:rFonts w:cs="Times New Roman"/>
          <w:i/>
          <w:iCs/>
          <w:szCs w:val="24"/>
        </w:rPr>
        <w:t>Foreign Affairs</w:t>
      </w:r>
      <w:r>
        <w:rPr>
          <w:rFonts w:cs="Times New Roman"/>
          <w:szCs w:val="24"/>
        </w:rPr>
        <w:t xml:space="preserve">, September 11, 2016, https://www.foreignaffairs.com/articles/north-korea/2016-09-11/preventing-nuclear-war-north-korea; David Santoro and Brad </w:t>
      </w:r>
      <w:proofErr w:type="spellStart"/>
      <w:r>
        <w:rPr>
          <w:rFonts w:cs="Times New Roman"/>
          <w:szCs w:val="24"/>
        </w:rPr>
        <w:t>Blosserman</w:t>
      </w:r>
      <w:proofErr w:type="spellEnd"/>
      <w:r>
        <w:rPr>
          <w:rFonts w:cs="Times New Roman"/>
          <w:szCs w:val="24"/>
        </w:rPr>
        <w:t>, “Healey’s Wrong: It’s Deterrence, Stupid,” War on the Rocks, October 14, 2016, http://warontherocks.com/2016/10/healeys-wrong-its-deterrence-stupid/.</w:t>
      </w:r>
    </w:p>
  </w:footnote>
  <w:footnote w:id="3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qNvDjYU","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9},"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w:instrText>
      </w:r>
      <w:r>
        <w:fldChar w:fldCharType="end"/>
      </w:r>
      <w:bookmarkStart w:id="41" w:name="__Fieldmark__1363_673422073"/>
      <w:bookmarkEnd w:id="41"/>
      <w:r>
        <w:rPr>
          <w:rFonts w:cs="Times New Roman"/>
          <w:szCs w:val="24"/>
        </w:rPr>
        <w:t xml:space="preserve">Kimberly Marten, “Putin’s Choices: Explaining Russian Foreign Policy and Intervention in Ukraine,” </w:t>
      </w:r>
      <w:r>
        <w:rPr>
          <w:rFonts w:cs="Times New Roman"/>
          <w:i/>
          <w:iCs/>
          <w:szCs w:val="24"/>
        </w:rPr>
        <w:t>The Washington Quarterly</w:t>
      </w:r>
      <w:r>
        <w:rPr>
          <w:rFonts w:cs="Times New Roman"/>
          <w:szCs w:val="24"/>
        </w:rPr>
        <w:t xml:space="preserve"> 38, no. 2 (April 3, 2015): 189–204, https://doi.org/10.1080/0163660X.2015.1064717; Timothy Thomas, “Russia’s Military Strategy and Ukraine: Indirect, Asymmetric—and Putin-Led,” </w:t>
      </w:r>
      <w:r>
        <w:rPr>
          <w:rFonts w:cs="Times New Roman"/>
          <w:i/>
          <w:iCs/>
          <w:szCs w:val="24"/>
        </w:rPr>
        <w:t>The Journal of Slavic Military Studies</w:t>
      </w:r>
      <w:r>
        <w:rPr>
          <w:rFonts w:cs="Times New Roman"/>
          <w:szCs w:val="24"/>
        </w:rPr>
        <w:t xml:space="preserve"> 28, no. 3 (July 3, 2015): 445–61, https://doi.org/10.1080/13518046.2015.1061819.</w:t>
      </w:r>
    </w:p>
  </w:footnote>
  <w:footnote w:id="3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jzw0VmQ","properties":{"formattedCitation":"Samuel Charap, \\uc0\\u8220{}The Ghost of Hybrid War,\\uc0\\u8221{} {\\i{}Survival} 57, no. 6 (November 2, 2015): 51\\uc0\\u8211{}58, https://doi.org/10.1080/00396338.2015.1116147; Christopher S.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S. Chivvis, “Hybrid War: Russian Contemporary Political Warfare,” Bulletin of the Atomic Scientists 73, no. 5 (September 3, 2017): 316–21, https://doi.org/10.1080/00963402.2017.1362903.","noteIndex":40},"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w:instrText>
      </w:r>
      <w:r>
        <w:fldChar w:fldCharType="end"/>
      </w:r>
      <w:bookmarkStart w:id="42" w:name="__Fieldmark__1387_673422073"/>
      <w:bookmarkEnd w:id="42"/>
      <w:r>
        <w:rPr>
          <w:rFonts w:cs="Times New Roman"/>
          <w:szCs w:val="24"/>
        </w:rPr>
        <w:t xml:space="preserve">Samuel </w:t>
      </w:r>
      <w:proofErr w:type="spellStart"/>
      <w:r>
        <w:rPr>
          <w:rFonts w:cs="Times New Roman"/>
          <w:szCs w:val="24"/>
        </w:rPr>
        <w:t>Charap</w:t>
      </w:r>
      <w:proofErr w:type="spellEnd"/>
      <w:r>
        <w:rPr>
          <w:rFonts w:cs="Times New Roman"/>
          <w:szCs w:val="24"/>
        </w:rPr>
        <w:t xml:space="preserve">, “The Ghost of Hybrid War,” </w:t>
      </w:r>
      <w:r>
        <w:rPr>
          <w:rFonts w:cs="Times New Roman"/>
          <w:i/>
          <w:iCs/>
          <w:szCs w:val="24"/>
        </w:rPr>
        <w:t>Survival</w:t>
      </w:r>
      <w:r>
        <w:rPr>
          <w:rFonts w:cs="Times New Roman"/>
          <w:szCs w:val="24"/>
        </w:rPr>
        <w:t xml:space="preserve"> 57, no. 6 (November 2, 2015): 51–58, https://doi.org/10.1080/00396338.2015.1116147; Christopher S. </w:t>
      </w:r>
      <w:proofErr w:type="spellStart"/>
      <w:r>
        <w:rPr>
          <w:rFonts w:cs="Times New Roman"/>
          <w:szCs w:val="24"/>
        </w:rPr>
        <w:t>Chivvis</w:t>
      </w:r>
      <w:proofErr w:type="spellEnd"/>
      <w:r>
        <w:rPr>
          <w:rFonts w:cs="Times New Roman"/>
          <w:szCs w:val="24"/>
        </w:rPr>
        <w:t xml:space="preserve">, “Hybrid War: Russian Contemporary Political Warfare,” </w:t>
      </w:r>
      <w:r>
        <w:rPr>
          <w:rFonts w:cs="Times New Roman"/>
          <w:i/>
          <w:iCs/>
          <w:szCs w:val="24"/>
        </w:rPr>
        <w:t>Bulletin of the Atomic Scientists</w:t>
      </w:r>
      <w:r>
        <w:rPr>
          <w:rFonts w:cs="Times New Roman"/>
          <w:szCs w:val="24"/>
        </w:rPr>
        <w:t xml:space="preserve"> 73, no. 5 (September 3, 2017): 316–21, https://doi.org/10.1080/00963402.2017.1362903.</w:t>
      </w:r>
    </w:p>
  </w:footnote>
  <w:footnote w:id="4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DTTf80L5","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w:instrText>
      </w:r>
      <w:r>
        <w:fldChar w:fldCharType="end"/>
      </w:r>
      <w:bookmarkStart w:id="43" w:name="__Fieldmark__1411_673422073"/>
      <w:bookmarkEnd w:id="43"/>
      <w:r>
        <w:rPr>
          <w:rFonts w:cs="Times New Roman"/>
          <w:szCs w:val="24"/>
        </w:rPr>
        <w:t xml:space="preserve">Alexander Lanoszka, “Russian Hybrid Warfare and Extended Deterrence in Eastern Europe,” </w:t>
      </w:r>
      <w:r>
        <w:rPr>
          <w:rFonts w:cs="Times New Roman"/>
          <w:i/>
          <w:iCs/>
          <w:szCs w:val="24"/>
        </w:rPr>
        <w:t>International Affairs</w:t>
      </w:r>
      <w:r>
        <w:rPr>
          <w:rFonts w:cs="Times New Roman"/>
          <w:szCs w:val="24"/>
        </w:rPr>
        <w:t xml:space="preserve"> 92, no. 1 (January 2016): 175–95, https://doi.org/10.1111/1468-2346.12509; Dan Altman, “Advancing without Attacking: The Strategic Game around the Use of Force,” </w:t>
      </w:r>
      <w:r>
        <w:rPr>
          <w:rFonts w:cs="Times New Roman"/>
          <w:i/>
          <w:iCs/>
          <w:szCs w:val="24"/>
        </w:rPr>
        <w:t>Security Studies</w:t>
      </w:r>
      <w:r>
        <w:rPr>
          <w:rFonts w:cs="Times New Roman"/>
          <w:szCs w:val="24"/>
        </w:rPr>
        <w:t>, August 16, 2017, 1–31, https://doi.org/10.1080/09636412.2017.1360074; Jackson, “Tactics of Strategic Competition: Gray Zones, Redlines, and Conflict before War.”</w:t>
      </w:r>
    </w:p>
  </w:footnote>
  <w:footnote w:id="4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MptDY6b","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w:instrText>
      </w:r>
      <w:r>
        <w:fldChar w:fldCharType="end"/>
      </w:r>
      <w:bookmarkStart w:id="44" w:name="__Fieldmark__1460_673422073"/>
      <w:bookmarkEnd w:id="44"/>
      <w:r>
        <w:rPr>
          <w:rFonts w:cs="Times New Roman"/>
          <w:szCs w:val="24"/>
        </w:rPr>
        <w:t xml:space="preserve">Jon R. Lindsay and Erik Gartzke, “Coercion through Cyberspace: The Stability-Instability Paradox Revisited,” in </w:t>
      </w:r>
      <w:r>
        <w:rPr>
          <w:rFonts w:cs="Times New Roman"/>
          <w:i/>
          <w:iCs/>
          <w:szCs w:val="24"/>
        </w:rPr>
        <w:t>Coercion: The Power to Hurt in International Politics</w:t>
      </w:r>
      <w:r>
        <w:rPr>
          <w:rFonts w:cs="Times New Roman"/>
          <w:szCs w:val="24"/>
        </w:rPr>
        <w:t>, ed. Kelly M. Greenhill and Peter Krause (New York, NY: Oxford University Press, 2018).</w:t>
      </w:r>
    </w:p>
  </w:footnote>
  <w:footnote w:id="4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wAA7ZPm","properties":{"formattedCitation":"Thomas Rid, \\uc0\\u8220{}Cyberwar and Peace,\\uc0\\u8221{} 2013, https://www.foreignaffairs.com/articles/2013-10-15/cyberwar-and-peace; Benjamin Jensen, Brandon Valeriano, and Ryan Maness, \\uc0\\u8220{}Fancy Bears and Digital Trolls: Cyber Strategy with a Russian Twist,\\uc0\\u8221{} {\\i{}Journal of Strategic Studies} 0, no. 0 (January 10, 2019): 1\\uc0\\u8211{}23, https://doi.org/10.1080/01402390.2018.1559152.","plainCitation":"Thomas Rid, “Cyberwar and Peace,” 2013, https://www.foreignaffairs.com/articles/2013-10-15/cyberwar-and-peace; Benjamin Jensen, Brandon Valeriano, and Ryan Maness, “Fancy Bears and Digital Trolls: Cyber Strategy with a Russian Twist,” Journal of Strategic Studies 0, no. 0 (January 10, 2019): 1–23, https://doi.org/10.1080/01402390.2018.1559152.","noteIndex":43},"citationItems":[{"id":19180,"uris":["http://zotero.org/users/2506258/items/GXTZPUJI"],"uri":["http://zotero.org/users/2506258/items/GXTZPUJI"],"itemData":{"id":19180,"type":"article-magazine","title":"Cyberwar and Peace","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language":"en-US","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w:instrText>
      </w:r>
      <w:r>
        <w:fldChar w:fldCharType="end"/>
      </w:r>
      <w:bookmarkStart w:id="45" w:name="__Fieldmark__1485_673422073"/>
      <w:bookmarkEnd w:id="45"/>
      <w:r>
        <w:rPr>
          <w:rFonts w:cs="Times New Roman"/>
          <w:szCs w:val="24"/>
        </w:rPr>
        <w:t xml:space="preserve">Thomas Rid, “Cyberwar and Peace,” 2013, https://www.foreignaffairs.com/articles/2013-10-15/cyberwar-and-peace; Benjamin Jensen, Brandon </w:t>
      </w:r>
      <w:proofErr w:type="spellStart"/>
      <w:r>
        <w:rPr>
          <w:rFonts w:cs="Times New Roman"/>
          <w:szCs w:val="24"/>
        </w:rPr>
        <w:t>Valeriano</w:t>
      </w:r>
      <w:proofErr w:type="spellEnd"/>
      <w:r>
        <w:rPr>
          <w:rFonts w:cs="Times New Roman"/>
          <w:szCs w:val="24"/>
        </w:rPr>
        <w:t xml:space="preserve">, and Ryan Maness, “Fancy Bears and Digital Trolls: Cyber Strategy with a Russian Twist,” </w:t>
      </w:r>
      <w:r>
        <w:rPr>
          <w:rFonts w:cs="Times New Roman"/>
          <w:i/>
          <w:iCs/>
          <w:szCs w:val="24"/>
        </w:rPr>
        <w:t>Journal of Strategic Studies</w:t>
      </w:r>
      <w:r>
        <w:rPr>
          <w:rFonts w:cs="Times New Roman"/>
          <w:szCs w:val="24"/>
        </w:rPr>
        <w:t xml:space="preserve"> 0, no. 0 (January 10, 2019): 1–23, https://doi.org/10.1080/01402390.2018.1559152.</w:t>
      </w:r>
    </w:p>
  </w:footnote>
  <w:footnote w:id="4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5km4QXh","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fldChar w:fldCharType="end"/>
      </w:r>
      <w:bookmarkStart w:id="46" w:name="__Fieldmark__1538_673422073"/>
      <w:bookmarkEnd w:id="46"/>
      <w:r>
        <w:rPr>
          <w:rFonts w:cs="Times New Roman"/>
          <w:szCs w:val="24"/>
        </w:rPr>
        <w:t>Schultz, “Low-Intensity Warfare: The Challenge of Ambiguity.”</w:t>
      </w:r>
    </w:p>
  </w:footnote>
  <w:footnote w:id="4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ywyJ0fl","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instrText>
      </w:r>
      <w:r>
        <w:fldChar w:fldCharType="end"/>
      </w:r>
      <w:bookmarkStart w:id="48" w:name="__Fieldmark__1598_673422073"/>
      <w:bookmarkEnd w:id="48"/>
      <w:r>
        <w:rPr>
          <w:rFonts w:cs="Times New Roman"/>
          <w:szCs w:val="24"/>
        </w:rPr>
        <w:t xml:space="preserve">Paul </w:t>
      </w:r>
      <w:proofErr w:type="spellStart"/>
      <w:r>
        <w:rPr>
          <w:rFonts w:cs="Times New Roman"/>
          <w:szCs w:val="24"/>
        </w:rPr>
        <w:t>Staniland</w:t>
      </w:r>
      <w:proofErr w:type="spellEnd"/>
      <w:r>
        <w:rPr>
          <w:rFonts w:cs="Times New Roman"/>
          <w:szCs w:val="24"/>
        </w:rPr>
        <w:t xml:space="preserve">, “States, Insurgents, and Wartime Political Orders,” </w:t>
      </w:r>
      <w:r>
        <w:rPr>
          <w:rFonts w:cs="Times New Roman"/>
          <w:i/>
          <w:iCs/>
          <w:szCs w:val="24"/>
        </w:rPr>
        <w:t>Perspectives on Politics</w:t>
      </w:r>
      <w:r>
        <w:rPr>
          <w:rFonts w:cs="Times New Roman"/>
          <w:szCs w:val="24"/>
        </w:rPr>
        <w:t xml:space="preserve"> 10, no. 2 (2012): 243–64.</w:t>
      </w:r>
    </w:p>
  </w:footnote>
  <w:footnote w:id="45">
    <w:p w:rsidR="000A77B7" w:rsidRPr="00B469D1" w:rsidRDefault="00470E9F">
      <w:pPr>
        <w:pStyle w:val="FootnoteText"/>
      </w:pPr>
      <w:r w:rsidRPr="00B469D1">
        <w:rPr>
          <w:rStyle w:val="FootnoteCharacters"/>
        </w:rPr>
        <w:footnoteRef/>
      </w:r>
      <w:r w:rsidRPr="00B469D1">
        <w:rPr>
          <w:rStyle w:val="FootnoteCharacters"/>
        </w:rPr>
        <w:tab/>
      </w:r>
      <w:r w:rsidRPr="00B469D1">
        <w:t xml:space="preserve"> </w:t>
      </w:r>
      <w:r w:rsidRPr="00B469D1">
        <w:fldChar w:fldCharType="begin"/>
      </w:r>
      <w:r w:rsidRPr="00B469D1">
        <w:instrText>ADDIN ZOTERO_ITEM CSL_CITATION {"citationID":"a2hbdup31no","properties":{"formattedCitation":"\\uldash{Austin Carson, \\uc0\\u8220{}Facing Off and Saving Face: Covert Intervention and Escalation Management in the Korean War,\\uc0\\u8221{} {\\i{}International Organization} FirstView (October 2015): 1\\uc0\\u8211{}29, https://doi.org/10.1017/S0020818315000284; Austin Carson, {\\i{}Secret Wars: Covert Conflict in International Politics}, Princeton Studies in International History and Politics (Princeton, NJ: Princeton University Press, 2018).}","plainCitation":"Austin Carson, “Facing Off and Saving Face: Covert Intervention and Escalation Management in the Korean War,” International Organization FirstView (October 2015): 1–29, https://doi.org/10.1017/S0020818315000284; Austin Carson, Secret Wars: Covert Conflict in International Politics, Princeton Studies in International History and Politics (Princeton, NJ: Princeton University Press, 2018).","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29","volume":"FirstView","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5",10]]}}},{"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sidRPr="00B469D1">
        <w:fldChar w:fldCharType="end"/>
      </w:r>
      <w:bookmarkStart w:id="49" w:name="__Fieldmark__1630_673422073"/>
      <w:bookmarkEnd w:id="49"/>
      <w:r w:rsidRPr="00B469D1">
        <w:rPr>
          <w:rFonts w:cs="Times New Roman"/>
          <w:szCs w:val="24"/>
        </w:rPr>
        <w:t xml:space="preserve">Austin Carson, “Facing Off and Saving Face: Covert Intervention and Escalation Management in the Korean War,” </w:t>
      </w:r>
      <w:r w:rsidRPr="00B469D1">
        <w:rPr>
          <w:rFonts w:cs="Times New Roman"/>
          <w:i/>
          <w:iCs/>
          <w:szCs w:val="24"/>
        </w:rPr>
        <w:t>International Organization</w:t>
      </w:r>
      <w:r w:rsidRPr="00B469D1">
        <w:rPr>
          <w:rFonts w:cs="Times New Roman"/>
          <w:szCs w:val="24"/>
        </w:rPr>
        <w:t xml:space="preserve"> </w:t>
      </w:r>
      <w:proofErr w:type="spellStart"/>
      <w:r w:rsidRPr="00B469D1">
        <w:rPr>
          <w:rFonts w:cs="Times New Roman"/>
          <w:szCs w:val="24"/>
        </w:rPr>
        <w:t>FirstView</w:t>
      </w:r>
      <w:proofErr w:type="spellEnd"/>
      <w:r w:rsidRPr="00B469D1">
        <w:rPr>
          <w:rFonts w:cs="Times New Roman"/>
          <w:szCs w:val="24"/>
        </w:rPr>
        <w:t xml:space="preserve"> (October 2015): 1–29, https://doi.org/10.1017/S0020818315000284; Carson, </w:t>
      </w:r>
      <w:r w:rsidRPr="00B469D1">
        <w:rPr>
          <w:rFonts w:cs="Times New Roman"/>
          <w:i/>
          <w:iCs/>
          <w:szCs w:val="24"/>
        </w:rPr>
        <w:t>Secret Wars: Covert Conflict in International Politics</w:t>
      </w:r>
      <w:r w:rsidRPr="00B469D1">
        <w:rPr>
          <w:rFonts w:cs="Times New Roman"/>
          <w:szCs w:val="24"/>
        </w:rPr>
        <w:t>.</w:t>
      </w:r>
    </w:p>
  </w:footnote>
  <w:footnote w:id="46">
    <w:p w:rsidR="000A77B7" w:rsidRDefault="00470E9F">
      <w:pPr>
        <w:pStyle w:val="FootnoteText"/>
      </w:pPr>
      <w:r>
        <w:rPr>
          <w:rStyle w:val="FootnoteCharacters"/>
        </w:rPr>
        <w:footnoteRef/>
      </w:r>
      <w:r>
        <w:rPr>
          <w:rStyle w:val="FootnoteCharacters"/>
        </w:rPr>
        <w:tab/>
      </w:r>
      <w:r>
        <w:t xml:space="preserve"> </w:t>
      </w:r>
      <w:r>
        <w:rPr>
          <w:lang w:val="en-CA"/>
        </w:rPr>
        <w:t xml:space="preserve">and counterinsurgency in Iraq </w:t>
      </w:r>
      <w:r>
        <w:fldChar w:fldCharType="begin"/>
      </w:r>
      <w:r>
        <w:instrText>ADDIN ZOTERO_ITEM CSL_CITATION {"citationID":"m8hUjUc6","properties":{"formattedCitation":"Risa Brooks, {\\i{}Shaping Strategy: The Civil-Military Politics of Strategic Assessment} (Princeton, NJ: Princeton University Press, 2008), 226\\uc0\\u8211{}55; Joshua Rovner, {\\i{}Fixing the Facts: National Security and the Politics of Intelligence} (Ithaca, NY: Cornell University Press, 2011), 137\\uc0\\u8211{}84.","plainCitation":"Risa Brooks, Shaping Strategy: The Civil-Military Politics of Strategic Assessment (Princeton, NJ: Princeton University Press, 2008), 226–55; Joshua Rovner, Fixing the Facts: National Security and the Politics of Intelligence (Ithaca, NY: Cornell University Press, 2011), 137–84.","noteIndex":47},"citationItems":[{"id":"I50fQzQx/uQVXOZgn","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I50fQzQx/hBrvlRSK","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w:instrText>
      </w:r>
      <w:r>
        <w:fldChar w:fldCharType="end"/>
      </w:r>
      <w:bookmarkStart w:id="50" w:name="__Fieldmark__1789_673422073"/>
      <w:bookmarkEnd w:id="50"/>
      <w:r>
        <w:rPr>
          <w:rFonts w:cs="Times New Roman"/>
          <w:szCs w:val="24"/>
        </w:rPr>
        <w:t xml:space="preserve">Risa Brooks, </w:t>
      </w:r>
      <w:r>
        <w:rPr>
          <w:rFonts w:cs="Times New Roman"/>
          <w:i/>
          <w:iCs/>
          <w:szCs w:val="24"/>
        </w:rPr>
        <w:t>Shaping Strategy: The Civil-Military Politics of Strategic Assessment</w:t>
      </w:r>
      <w:r>
        <w:rPr>
          <w:rFonts w:cs="Times New Roman"/>
          <w:szCs w:val="24"/>
        </w:rPr>
        <w:t xml:space="preserve"> (Princeton, NJ: Princeton University Press, 2008), 226–55; Joshua </w:t>
      </w:r>
      <w:proofErr w:type="spellStart"/>
      <w:r>
        <w:rPr>
          <w:rFonts w:cs="Times New Roman"/>
          <w:szCs w:val="24"/>
        </w:rPr>
        <w:t>Rovner</w:t>
      </w:r>
      <w:proofErr w:type="spellEnd"/>
      <w:r>
        <w:rPr>
          <w:rFonts w:cs="Times New Roman"/>
          <w:szCs w:val="24"/>
        </w:rPr>
        <w:t xml:space="preserve">, </w:t>
      </w:r>
      <w:r>
        <w:rPr>
          <w:rFonts w:cs="Times New Roman"/>
          <w:i/>
          <w:iCs/>
          <w:szCs w:val="24"/>
        </w:rPr>
        <w:t>Fixing the Facts: National Security and the Politics of Intelligence</w:t>
      </w:r>
      <w:r>
        <w:rPr>
          <w:rFonts w:cs="Times New Roman"/>
          <w:szCs w:val="24"/>
        </w:rPr>
        <w:t xml:space="preserve"> (Ithaca, NY: Cornell University Press, 2011), 137–84.</w:t>
      </w:r>
    </w:p>
  </w:footnote>
  <w:footnote w:id="47">
    <w:p w:rsidR="000A77B7" w:rsidRDefault="00470E9F">
      <w:pPr>
        <w:pStyle w:val="FootnoteText"/>
      </w:pPr>
      <w:r>
        <w:rPr>
          <w:rStyle w:val="FootnoteCharacters"/>
        </w:rPr>
        <w:footnoteRef/>
      </w:r>
      <w:r>
        <w:rPr>
          <w:rStyle w:val="FootnoteCharacters"/>
        </w:rPr>
        <w:tab/>
      </w:r>
      <w:r>
        <w:fldChar w:fldCharType="begin"/>
      </w:r>
      <w:r>
        <w:instrText>ADDIN ZOTERO_ITEM CSL_CITATION {"citationID":"vm7HzcqF","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I50fQzQx/PaHO70Ef","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I50fQzQx/JNS3pfDc","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I50fQzQx/mtJtDjGN","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I50fQzQx/z3UiSSH8","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w:instrText>
      </w:r>
      <w:r>
        <w:fldChar w:fldCharType="end"/>
      </w:r>
      <w:bookmarkStart w:id="51" w:name="__Fieldmark__1817_673422073"/>
      <w:bookmarkEnd w:id="51"/>
      <w:r>
        <w:rPr>
          <w:rFonts w:cs="Times New Roman"/>
          <w:szCs w:val="24"/>
        </w:rPr>
        <w:t xml:space="preserve">Michael R. Gordon and Bernard E. Trainor, </w:t>
      </w:r>
      <w:r>
        <w:rPr>
          <w:rFonts w:cs="Times New Roman"/>
          <w:i/>
          <w:iCs/>
          <w:szCs w:val="24"/>
        </w:rPr>
        <w:t>Cobra II: The Inside Story of the Invasion And Occupation of Iraq</w:t>
      </w:r>
      <w:r>
        <w:rPr>
          <w:rFonts w:cs="Times New Roman"/>
          <w:szCs w:val="24"/>
        </w:rPr>
        <w:t xml:space="preserve"> (New York: Vintage Books, 2007); Michael R. Gordon and Bernard E. Trainor, </w:t>
      </w:r>
      <w:r>
        <w:rPr>
          <w:rFonts w:cs="Times New Roman"/>
          <w:i/>
          <w:iCs/>
          <w:szCs w:val="24"/>
        </w:rPr>
        <w:t>The Endgame: The Inside Story of the Struggle for Iraq, from George W. Bush to Barack Obama</w:t>
      </w:r>
      <w:r>
        <w:rPr>
          <w:rFonts w:cs="Times New Roman"/>
          <w:szCs w:val="24"/>
        </w:rPr>
        <w:t xml:space="preserve"> (Pantheon Books, 2012); Jon R. Lindsay and Roger Petersen, “Varieties of Insurgency and Counterinsurgency in Iraq, 2003-2009,” Center for Irregular Warfare and Armed Groups Case Study Series (Newport, RI: Naval War College, 2012); Sean Naylor, </w:t>
      </w:r>
      <w:r>
        <w:rPr>
          <w:rFonts w:cs="Times New Roman"/>
          <w:i/>
          <w:iCs/>
          <w:szCs w:val="24"/>
        </w:rPr>
        <w:t>Relentless Strike: The Secret History of Joint Special Operations Command</w:t>
      </w:r>
      <w:r>
        <w:rPr>
          <w:rFonts w:cs="Times New Roman"/>
          <w:szCs w:val="24"/>
        </w:rPr>
        <w:t xml:space="preserve"> (St. Martin’s Press, 2015).</w:t>
      </w:r>
    </w:p>
  </w:footnote>
  <w:footnote w:id="48">
    <w:p w:rsidR="000A77B7" w:rsidRDefault="00470E9F">
      <w:pPr>
        <w:pStyle w:val="FootnoteText"/>
      </w:pPr>
      <w:r>
        <w:rPr>
          <w:rStyle w:val="FootnoteCharacters"/>
        </w:rPr>
        <w:footnoteRef/>
      </w:r>
      <w:r>
        <w:rPr>
          <w:rStyle w:val="FootnoteCharacters"/>
        </w:rPr>
        <w:tab/>
      </w:r>
      <w:r>
        <w:t xml:space="preserve"> The U.S. invasion of Iraq was prompted by pessimism about efforts in the gray zone, and an exogenous shock in the form of the 911 terrorist attacks. In other words, the desire for gray zone was no longer mutual. </w:t>
      </w:r>
    </w:p>
  </w:footnote>
  <w:footnote w:id="49">
    <w:p w:rsidR="000A77B7" w:rsidRDefault="00470E9F">
      <w:pPr>
        <w:pStyle w:val="FootnoteText"/>
      </w:pPr>
      <w:r>
        <w:rPr>
          <w:rStyle w:val="FootnoteCharacters"/>
        </w:rPr>
        <w:footnoteRef/>
      </w:r>
      <w:r>
        <w:rPr>
          <w:rStyle w:val="FootnoteCharacters"/>
        </w:rPr>
        <w:tab/>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5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QUxrFd9Y","properties":{"formattedCitation":"Altman, \\uc0\\u8220{}Advancing without Attacking.\\uc0\\u8221{}","plainCitation":"Altman, “Advancing without Attacking.”","noteIndex":51},"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w:instrText>
      </w:r>
      <w:r>
        <w:fldChar w:fldCharType="end"/>
      </w:r>
      <w:bookmarkStart w:id="53" w:name="__Fieldmark__1925_673422073"/>
      <w:bookmarkEnd w:id="53"/>
      <w:r>
        <w:rPr>
          <w:rFonts w:cs="Times New Roman"/>
          <w:szCs w:val="24"/>
        </w:rPr>
        <w:t>Altman, “Advancing without Attacking.”</w:t>
      </w:r>
    </w:p>
  </w:footnote>
  <w:footnote w:id="5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fuVJVfoX","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2},"citationItems":[{"id":"I50fQzQx/BptKrwQ7","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I50fQzQx/WVZxiGQn","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w:instrText>
      </w:r>
      <w:r>
        <w:fldChar w:fldCharType="end"/>
      </w:r>
      <w:bookmarkStart w:id="54" w:name="__Fieldmark__2043_673422073"/>
      <w:bookmarkEnd w:id="54"/>
      <w:r>
        <w:rPr>
          <w:rFonts w:cs="Times New Roman"/>
          <w:szCs w:val="24"/>
        </w:rPr>
        <w:t xml:space="preserve">Robert Jervis, “Cooperation Under the Security Dilemma,” </w:t>
      </w:r>
      <w:r>
        <w:rPr>
          <w:rFonts w:cs="Times New Roman"/>
          <w:i/>
          <w:iCs/>
          <w:szCs w:val="24"/>
        </w:rPr>
        <w:t>World Politics</w:t>
      </w:r>
      <w:r>
        <w:rPr>
          <w:rFonts w:cs="Times New Roman"/>
          <w:szCs w:val="24"/>
        </w:rPr>
        <w:t xml:space="preserve"> 30, no. 2 (1978): 167–214; </w:t>
      </w:r>
      <w:proofErr w:type="spellStart"/>
      <w:r>
        <w:rPr>
          <w:rFonts w:cs="Times New Roman"/>
          <w:szCs w:val="24"/>
        </w:rPr>
        <w:t>Shiping</w:t>
      </w:r>
      <w:proofErr w:type="spellEnd"/>
      <w:r>
        <w:rPr>
          <w:rFonts w:cs="Times New Roman"/>
          <w:szCs w:val="24"/>
        </w:rPr>
        <w:t xml:space="preserve"> Tang, “The Security Dilemma: A Conceptual Analysis,” </w:t>
      </w:r>
      <w:r>
        <w:rPr>
          <w:rFonts w:cs="Times New Roman"/>
          <w:i/>
          <w:iCs/>
          <w:szCs w:val="24"/>
        </w:rPr>
        <w:t>Security Studies</w:t>
      </w:r>
      <w:r>
        <w:rPr>
          <w:rFonts w:cs="Times New Roman"/>
          <w:szCs w:val="24"/>
        </w:rPr>
        <w:t xml:space="preserve"> 18, no. 3 (2009): 587–623.</w:t>
      </w:r>
    </w:p>
  </w:footnote>
  <w:footnote w:id="5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5JJP9cAx","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3},"citationItems":[{"id":"I50fQzQx/UPHT6uTz","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instrText>
      </w:r>
      <w:r>
        <w:fldChar w:fldCharType="end"/>
      </w:r>
      <w:bookmarkStart w:id="55" w:name="__Fieldmark__2094_673422073"/>
      <w:bookmarkEnd w:id="55"/>
      <w:r>
        <w:rPr>
          <w:rFonts w:cs="Times New Roman"/>
          <w:szCs w:val="24"/>
        </w:rPr>
        <w:t xml:space="preserve">Randall L. </w:t>
      </w:r>
      <w:proofErr w:type="spellStart"/>
      <w:r>
        <w:rPr>
          <w:rFonts w:cs="Times New Roman"/>
          <w:szCs w:val="24"/>
        </w:rPr>
        <w:t>Schweller</w:t>
      </w:r>
      <w:proofErr w:type="spellEnd"/>
      <w:r>
        <w:rPr>
          <w:rFonts w:cs="Times New Roman"/>
          <w:szCs w:val="24"/>
        </w:rPr>
        <w:t xml:space="preserve">, “Neorealism’s Status‐quo Bias: What Security </w:t>
      </w:r>
      <w:proofErr w:type="gramStart"/>
      <w:r>
        <w:rPr>
          <w:rFonts w:cs="Times New Roman"/>
          <w:szCs w:val="24"/>
        </w:rPr>
        <w:t>Dilemma?,</w:t>
      </w:r>
      <w:proofErr w:type="gramEnd"/>
      <w:r>
        <w:rPr>
          <w:rFonts w:cs="Times New Roman"/>
          <w:szCs w:val="24"/>
        </w:rPr>
        <w:t xml:space="preserve">” </w:t>
      </w:r>
      <w:r>
        <w:rPr>
          <w:rFonts w:cs="Times New Roman"/>
          <w:i/>
          <w:iCs/>
          <w:szCs w:val="24"/>
        </w:rPr>
        <w:t>Security Studies</w:t>
      </w:r>
      <w:r>
        <w:rPr>
          <w:rFonts w:cs="Times New Roman"/>
          <w:szCs w:val="24"/>
        </w:rPr>
        <w:t xml:space="preserve"> 5, no. 3 (March 1, 1996): 90–121, https://doi.org/10.1080/09636419608429277.</w:t>
      </w:r>
    </w:p>
  </w:footnote>
  <w:footnote w:id="5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GNgcP1O3","properties":{"formattedCitation":"Boulding, {\\i{}Conflict and Defense}.","plainCitation":"Boulding, Conflict and Defense.","noteIndex":54},"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w:instrText>
      </w:r>
      <w:r>
        <w:fldChar w:fldCharType="end"/>
      </w:r>
      <w:bookmarkStart w:id="57" w:name="__Fieldmark__2136_673422073"/>
      <w:bookmarkEnd w:id="57"/>
      <w:r>
        <w:rPr>
          <w:rFonts w:cs="Times New Roman"/>
          <w:szCs w:val="24"/>
        </w:rPr>
        <w:t xml:space="preserve">Boulding, </w:t>
      </w:r>
      <w:r>
        <w:rPr>
          <w:rFonts w:cs="Times New Roman"/>
          <w:i/>
          <w:iCs/>
          <w:szCs w:val="24"/>
        </w:rPr>
        <w:t>Conflict and Defense</w:t>
      </w:r>
      <w:r>
        <w:rPr>
          <w:rFonts w:cs="Times New Roman"/>
          <w:szCs w:val="24"/>
        </w:rPr>
        <w:t>.</w:t>
      </w:r>
    </w:p>
  </w:footnote>
  <w:footnote w:id="54">
    <w:p w:rsidR="000A77B7" w:rsidRPr="00B469D1" w:rsidRDefault="00470E9F">
      <w:pPr>
        <w:pStyle w:val="FootnoteText"/>
      </w:pPr>
      <w:r w:rsidRPr="00B469D1">
        <w:rPr>
          <w:rStyle w:val="FootnoteCharacters"/>
        </w:rPr>
        <w:footnoteRef/>
      </w:r>
      <w:r w:rsidRPr="00B469D1">
        <w:rPr>
          <w:rStyle w:val="FootnoteCharacters"/>
        </w:rPr>
        <w:tab/>
      </w:r>
      <w:r w:rsidRPr="00B469D1">
        <w:t xml:space="preserve"> </w:t>
      </w:r>
      <w:r w:rsidRPr="00B469D1">
        <w:fldChar w:fldCharType="begin"/>
      </w:r>
      <w:r w:rsidRPr="00B469D1">
        <w:instrText>ADDIN ZOTERO_ITEM CSL_CITATION {"citationID":"a2p5p39j0lu","properties":{"formattedCitation":"\\uldash{Barry R.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R.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 R."}],"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w:instrText>
      </w:r>
      <w:r w:rsidRPr="00B469D1">
        <w:fldChar w:fldCharType="end"/>
      </w:r>
      <w:bookmarkStart w:id="58" w:name="__Fieldmark__2156_673422073"/>
      <w:bookmarkEnd w:id="58"/>
      <w:r w:rsidRPr="00B469D1">
        <w:rPr>
          <w:rFonts w:cs="Times New Roman"/>
          <w:szCs w:val="24"/>
        </w:rPr>
        <w:t xml:space="preserve">Barry R. Posen, “Command of the Commons: The Military Foundation of U.S. Hegemony,” </w:t>
      </w:r>
      <w:r w:rsidRPr="00B469D1">
        <w:rPr>
          <w:rFonts w:cs="Times New Roman"/>
          <w:i/>
          <w:iCs/>
          <w:szCs w:val="24"/>
        </w:rPr>
        <w:t>International Security</w:t>
      </w:r>
      <w:r w:rsidRPr="00B469D1">
        <w:rPr>
          <w:rFonts w:cs="Times New Roman"/>
          <w:szCs w:val="24"/>
        </w:rPr>
        <w:t xml:space="preserve"> 28, no. 1 (July 1, 2003): 5–46, https://doi.org/10.1162/016228803322427965; Erik Gartzke and Patrick </w:t>
      </w:r>
      <w:proofErr w:type="spellStart"/>
      <w:r w:rsidRPr="00B469D1">
        <w:rPr>
          <w:rFonts w:cs="Times New Roman"/>
          <w:szCs w:val="24"/>
        </w:rPr>
        <w:t>Hulme</w:t>
      </w:r>
      <w:proofErr w:type="spellEnd"/>
      <w:r w:rsidRPr="00B469D1">
        <w:rPr>
          <w:rFonts w:cs="Times New Roman"/>
          <w:szCs w:val="24"/>
        </w:rPr>
        <w:t>, “The Tyranny of Distance: Assessing and Explaining the Apparent Decline in U.S. Military Performance” (Manuscript, June 2019).</w:t>
      </w:r>
    </w:p>
  </w:footnote>
  <w:footnote w:id="5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ok5JPpd","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w:instrText>
      </w:r>
      <w:r>
        <w:fldChar w:fldCharType="end"/>
      </w:r>
      <w:bookmarkStart w:id="59" w:name="__Fieldmark__2178_673422073"/>
      <w:bookmarkEnd w:id="59"/>
      <w:r>
        <w:rPr>
          <w:rFonts w:cs="Times New Roman"/>
          <w:szCs w:val="24"/>
        </w:rPr>
        <w:t xml:space="preserve">Julian Corbett, </w:t>
      </w:r>
      <w:r>
        <w:rPr>
          <w:rFonts w:cs="Times New Roman"/>
          <w:i/>
          <w:iCs/>
          <w:szCs w:val="24"/>
        </w:rPr>
        <w:t>Some Principles of Maritime Strategy</w:t>
      </w:r>
      <w:r>
        <w:rPr>
          <w:rFonts w:cs="Times New Roman"/>
          <w:szCs w:val="24"/>
        </w:rPr>
        <w:t xml:space="preserve"> (Longmans, Green and Co., 1911); Norman Friedman, </w:t>
      </w:r>
      <w:proofErr w:type="spellStart"/>
      <w:r>
        <w:rPr>
          <w:rFonts w:cs="Times New Roman"/>
          <w:i/>
          <w:iCs/>
          <w:szCs w:val="24"/>
        </w:rPr>
        <w:t>Seapower</w:t>
      </w:r>
      <w:proofErr w:type="spellEnd"/>
      <w:r>
        <w:rPr>
          <w:rFonts w:cs="Times New Roman"/>
          <w:i/>
          <w:iCs/>
          <w:szCs w:val="24"/>
        </w:rPr>
        <w:t xml:space="preserve"> as Strategy: Navies and National Interests</w:t>
      </w:r>
      <w:r>
        <w:rPr>
          <w:rFonts w:cs="Times New Roman"/>
          <w:szCs w:val="24"/>
        </w:rPr>
        <w:t xml:space="preserve"> (Naval Institute Press, 2001).</w:t>
      </w:r>
    </w:p>
  </w:footnote>
  <w:footnote w:id="5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5AJSqEI","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7},"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w:instrText>
      </w:r>
      <w:r>
        <w:fldChar w:fldCharType="end"/>
      </w:r>
      <w:bookmarkStart w:id="60" w:name="__Fieldmark__2227_673422073"/>
      <w:bookmarkEnd w:id="60"/>
      <w:proofErr w:type="spellStart"/>
      <w:r>
        <w:rPr>
          <w:rFonts w:cs="Times New Roman"/>
          <w:szCs w:val="24"/>
        </w:rPr>
        <w:t>Daehee</w:t>
      </w:r>
      <w:proofErr w:type="spellEnd"/>
      <w:r>
        <w:rPr>
          <w:rFonts w:cs="Times New Roman"/>
          <w:szCs w:val="24"/>
        </w:rPr>
        <w:t xml:space="preserve"> </w:t>
      </w:r>
      <w:proofErr w:type="spellStart"/>
      <w:r>
        <w:rPr>
          <w:rFonts w:cs="Times New Roman"/>
          <w:szCs w:val="24"/>
        </w:rPr>
        <w:t>Bak</w:t>
      </w:r>
      <w:proofErr w:type="spellEnd"/>
      <w:r>
        <w:rPr>
          <w:rFonts w:cs="Times New Roman"/>
          <w:szCs w:val="24"/>
        </w:rPr>
        <w:t xml:space="preserve">, “Alliance Proximity and Effectiveness of Extended Deterrence,” </w:t>
      </w:r>
      <w:r>
        <w:rPr>
          <w:rFonts w:cs="Times New Roman"/>
          <w:i/>
          <w:iCs/>
          <w:szCs w:val="24"/>
        </w:rPr>
        <w:t>International Interactions</w:t>
      </w:r>
      <w:r>
        <w:rPr>
          <w:rFonts w:cs="Times New Roman"/>
          <w:szCs w:val="24"/>
        </w:rPr>
        <w:t xml:space="preserve"> 44, no. 1 (January 2, 2018): 107–31, https://doi.org/10.1080/03050629.2017.1320995.</w:t>
      </w:r>
    </w:p>
  </w:footnote>
  <w:footnote w:id="5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MY9HYRd","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8},"citationItems":[{"id":"I50fQzQx/FOZFYbfz","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w:instrText>
      </w:r>
      <w:r>
        <w:fldChar w:fldCharType="end"/>
      </w:r>
      <w:bookmarkStart w:id="61" w:name="__Fieldmark__2246_673422073"/>
      <w:bookmarkEnd w:id="61"/>
      <w:r>
        <w:rPr>
          <w:rFonts w:cs="Times New Roman"/>
          <w:szCs w:val="24"/>
        </w:rPr>
        <w:t xml:space="preserve">Thomas J. Christensen and Jack Snyder, “Chain Gangs and Passed Bucks: Predicting Alliance Patterns in Multipolarity,” </w:t>
      </w:r>
      <w:r>
        <w:rPr>
          <w:rFonts w:cs="Times New Roman"/>
          <w:i/>
          <w:iCs/>
          <w:szCs w:val="24"/>
        </w:rPr>
        <w:t>International Organization</w:t>
      </w:r>
      <w:r>
        <w:rPr>
          <w:rFonts w:cs="Times New Roman"/>
          <w:szCs w:val="24"/>
        </w:rPr>
        <w:t xml:space="preserve"> 44, no. 02 (March 1990): 137–168, https://doi.org/10.1017/S0020818300035232.</w:t>
      </w:r>
    </w:p>
  </w:footnote>
  <w:footnote w:id="5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1LVxKydv","properties":{"formattedCitation":"Matthew Fuhrmann, \\uc0\\u8220{}On Extended Nuclear Deterrence,\\uc0\\u8221{} {\\i{}Diplomacy &amp; Statecraft} 29, no. 1 (January 2, 2018): 51\\uc0\\u8211{}73, https://doi.org/10.1080/09592296.2017.1420526.","plainCitation":"Matthew Fuhrmann, “On Extended Nuclear Deterrence,” Diplomacy &amp; Statecraft 29, no. 1 (January 2, 2018): 51–73, https://doi.org/10.1080/09592296.2017.1420526.","noteIndex":59},"citationItems":[{"id":17783,"uris":["http://zotero.org/users/2506258/items/6R778F4P"],"uri":["http://zotero.org/users/2506258/items/6R778F4P"],"itemData":{"id":17783,"type":"article-journal","title":"On Extended Nuclear Deterrence","container-title":"Diplomacy &amp; Statecraft","page":"51-73","volume":"29","issue":"1","source":"Taylor and Francis+NEJM","abstract":"This analysis discusses the central challenges that countries face when they practice extended nuclear deterrence. One key problem has to do with credibility: potential aggressors may not believe that a country would fight to defend an ally, particularly if doing so risks a nuclear attack against its homeland. Countries might be able to address this issue by forging formal alliances with protégés or by stationing nuclear forces on the protégé’s territory. Do these measures discourage third-party aggression? Defence pacts involving nuclear-armed states effectively bolster extended deterrence. One risk of extending nuclear protection from the American perspective, however, is that it might pull the United States into unwanted wars by risk-acceptant protégés. Yet, in a nuclear context, the risk of alliance entrapment is generally overblown. Placing nuclear weapons on an ally’s territory does much less to bolster extended deterrence than one might initially think. Although foreign nuclear deployments may reassure allies and promote non-proliferation to some degree, their value for extended deterrence is fairly minimal. The United States continues to deploy nuclear weapons in five European countries, but the case for maintaining these deployments is decidedly weak.","DOI":"10.1080/09592296.2017.1420526","ISSN":"0959-2296","author":[{"family":"Fuhrmann","given":"Matthew"}],"issued":{"date-parts":[["2018",1,2]]}}}],"schema":"https://github.com/citation-style-language/schema/raw/master/csl-citation.json"}</w:instrText>
      </w:r>
      <w:r>
        <w:fldChar w:fldCharType="end"/>
      </w:r>
      <w:bookmarkStart w:id="62" w:name="__Fieldmark__2263_673422073"/>
      <w:bookmarkEnd w:id="62"/>
      <w:r>
        <w:rPr>
          <w:rFonts w:cs="Times New Roman"/>
          <w:szCs w:val="24"/>
        </w:rPr>
        <w:t xml:space="preserve">Matthew Fuhrmann, “On Extended Nuclear Deterrence,” </w:t>
      </w:r>
      <w:r>
        <w:rPr>
          <w:rFonts w:cs="Times New Roman"/>
          <w:i/>
          <w:iCs/>
          <w:szCs w:val="24"/>
        </w:rPr>
        <w:t>Diplomacy &amp; Statecraft</w:t>
      </w:r>
      <w:r>
        <w:rPr>
          <w:rFonts w:cs="Times New Roman"/>
          <w:szCs w:val="24"/>
        </w:rPr>
        <w:t xml:space="preserve"> 29, no. 1 (January 2, 2018): 51–73, https://doi.org/10.1080/09592296.2017.1420526.</w:t>
      </w:r>
    </w:p>
  </w:footnote>
  <w:footnote w:id="5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WNHnvxj","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6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w:instrText>
      </w:r>
      <w:r>
        <w:fldChar w:fldCharType="end"/>
      </w:r>
      <w:bookmarkStart w:id="63" w:name="__Fieldmark__2291_673422073"/>
      <w:bookmarkEnd w:id="63"/>
      <w:r>
        <w:rPr>
          <w:rFonts w:cs="Times New Roman"/>
          <w:szCs w:val="24"/>
        </w:rPr>
        <w:t xml:space="preserve">Justin George and Todd Sandler, “Demand for Military Spending in NATO, 1968–2015: A Spatial Panel Approach,” </w:t>
      </w:r>
      <w:r>
        <w:rPr>
          <w:rFonts w:cs="Times New Roman"/>
          <w:i/>
          <w:iCs/>
          <w:szCs w:val="24"/>
        </w:rPr>
        <w:t>European Journal of Political Economy</w:t>
      </w:r>
      <w:r>
        <w:rPr>
          <w:rFonts w:cs="Times New Roman"/>
          <w:szCs w:val="24"/>
        </w:rPr>
        <w:t xml:space="preserve"> 53 (July 1, 2018): 222–36, https://doi.org/10.1016/j.ejpoleco.2017.09.002.</w:t>
      </w:r>
    </w:p>
  </w:footnote>
  <w:footnote w:id="6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JQmbi67","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61},"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w:instrText>
      </w:r>
      <w:r>
        <w:fldChar w:fldCharType="end"/>
      </w:r>
      <w:bookmarkStart w:id="64" w:name="__Fieldmark__2321_673422073"/>
      <w:bookmarkEnd w:id="64"/>
      <w:r>
        <w:rPr>
          <w:rFonts w:cs="Times New Roman"/>
          <w:szCs w:val="24"/>
        </w:rPr>
        <w:t xml:space="preserve">Timo </w:t>
      </w:r>
      <w:proofErr w:type="spellStart"/>
      <w:r>
        <w:rPr>
          <w:rFonts w:cs="Times New Roman"/>
          <w:szCs w:val="24"/>
        </w:rPr>
        <w:t>Noetzel</w:t>
      </w:r>
      <w:proofErr w:type="spellEnd"/>
      <w:r>
        <w:rPr>
          <w:rFonts w:cs="Times New Roman"/>
          <w:szCs w:val="24"/>
        </w:rPr>
        <w:t xml:space="preserve"> and Benjamin </w:t>
      </w:r>
      <w:proofErr w:type="spellStart"/>
      <w:r>
        <w:rPr>
          <w:rFonts w:cs="Times New Roman"/>
          <w:szCs w:val="24"/>
        </w:rPr>
        <w:t>Schreer</w:t>
      </w:r>
      <w:proofErr w:type="spellEnd"/>
      <w:r>
        <w:rPr>
          <w:rFonts w:cs="Times New Roman"/>
          <w:szCs w:val="24"/>
        </w:rPr>
        <w:t xml:space="preserve">, “NATO’s Vietnam? Afghanistan and the Future of the Atlantic Alliance,” </w:t>
      </w:r>
      <w:r>
        <w:rPr>
          <w:rFonts w:cs="Times New Roman"/>
          <w:i/>
          <w:iCs/>
          <w:szCs w:val="24"/>
        </w:rPr>
        <w:t>Contemporary Security Policy</w:t>
      </w:r>
      <w:r>
        <w:rPr>
          <w:rFonts w:cs="Times New Roman"/>
          <w:szCs w:val="24"/>
        </w:rPr>
        <w:t xml:space="preserve"> 30, no. 3 (December 1, 2009): 529–47, https://doi.org/10.1080/13523260903327618; </w:t>
      </w:r>
      <w:proofErr w:type="spellStart"/>
      <w:r>
        <w:rPr>
          <w:rFonts w:cs="Times New Roman"/>
          <w:szCs w:val="24"/>
        </w:rPr>
        <w:t>Janne</w:t>
      </w:r>
      <w:proofErr w:type="spellEnd"/>
      <w:r>
        <w:rPr>
          <w:rFonts w:cs="Times New Roman"/>
          <w:szCs w:val="24"/>
        </w:rPr>
        <w:t xml:space="preserve"> </w:t>
      </w:r>
      <w:proofErr w:type="spellStart"/>
      <w:r>
        <w:rPr>
          <w:rFonts w:cs="Times New Roman"/>
          <w:szCs w:val="24"/>
        </w:rPr>
        <w:t>Haaland</w:t>
      </w:r>
      <w:proofErr w:type="spellEnd"/>
      <w:r>
        <w:rPr>
          <w:rFonts w:cs="Times New Roman"/>
          <w:szCs w:val="24"/>
        </w:rPr>
        <w:t xml:space="preserve"> </w:t>
      </w:r>
      <w:proofErr w:type="spellStart"/>
      <w:r>
        <w:rPr>
          <w:rFonts w:cs="Times New Roman"/>
          <w:szCs w:val="24"/>
        </w:rPr>
        <w:t>Matláry</w:t>
      </w:r>
      <w:proofErr w:type="spellEnd"/>
      <w:r>
        <w:rPr>
          <w:rFonts w:cs="Times New Roman"/>
          <w:szCs w:val="24"/>
        </w:rPr>
        <w:t xml:space="preserve">, “Partners versus Members? NATO as an Arena for Coalitions,” in </w:t>
      </w:r>
      <w:r>
        <w:rPr>
          <w:rFonts w:cs="Times New Roman"/>
          <w:i/>
          <w:iCs/>
          <w:szCs w:val="24"/>
        </w:rPr>
        <w:t>NATO’s Post-Cold War Politics: The Changing Provision of Security</w:t>
      </w:r>
      <w:r>
        <w:rPr>
          <w:rFonts w:cs="Times New Roman"/>
          <w:szCs w:val="24"/>
        </w:rPr>
        <w:t>, ed. Sebastian Mayer, New Security Challenges Series (London: Palgrave Macmillan UK, 2014), 251–66, https://doi.org/10.1057/9781137330307_14.</w:t>
      </w:r>
    </w:p>
  </w:footnote>
  <w:footnote w:id="6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xS43Jei","properties":{"formattedCitation":"Daniel W.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W. Drezner, “The Global Governance of the Internet: Bringing the State Back In,” Political Science Quarterly 119, no. 3 (2004): 477–98, https://doi.org/10.2307/20202392; Jack Goldsmith and Tim Wu, Who Controls the Internet?: Illusions of a Borderless World (Oxford University Press, 2006).","noteIndex":62},"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 W."}],"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w:instrText>
      </w:r>
      <w:r>
        <w:fldChar w:fldCharType="end"/>
      </w:r>
      <w:bookmarkStart w:id="65" w:name="__Fieldmark__2347_673422073"/>
      <w:bookmarkEnd w:id="65"/>
      <w:r>
        <w:rPr>
          <w:rFonts w:cs="Times New Roman"/>
          <w:szCs w:val="24"/>
        </w:rPr>
        <w:t xml:space="preserve">Daniel W. </w:t>
      </w:r>
      <w:proofErr w:type="spellStart"/>
      <w:r>
        <w:rPr>
          <w:rFonts w:cs="Times New Roman"/>
          <w:szCs w:val="24"/>
        </w:rPr>
        <w:t>Drezner</w:t>
      </w:r>
      <w:proofErr w:type="spellEnd"/>
      <w:r>
        <w:rPr>
          <w:rFonts w:cs="Times New Roman"/>
          <w:szCs w:val="24"/>
        </w:rPr>
        <w:t xml:space="preserve">, “The Global Governance of the Internet: Bringing the State Back In,” </w:t>
      </w:r>
      <w:r>
        <w:rPr>
          <w:rFonts w:cs="Times New Roman"/>
          <w:i/>
          <w:iCs/>
          <w:szCs w:val="24"/>
        </w:rPr>
        <w:t>Political Science Quarterly</w:t>
      </w:r>
      <w:r>
        <w:rPr>
          <w:rFonts w:cs="Times New Roman"/>
          <w:szCs w:val="24"/>
        </w:rPr>
        <w:t xml:space="preserve"> 119, no. 3 (2004): 477–98, https://doi.org/10.2307/20202392; Jack Goldsmith and Tim Wu, </w:t>
      </w:r>
      <w:r>
        <w:rPr>
          <w:rFonts w:cs="Times New Roman"/>
          <w:i/>
          <w:iCs/>
          <w:szCs w:val="24"/>
        </w:rPr>
        <w:t xml:space="preserve">Who Controls the </w:t>
      </w:r>
      <w:proofErr w:type="gramStart"/>
      <w:r>
        <w:rPr>
          <w:rFonts w:cs="Times New Roman"/>
          <w:i/>
          <w:iCs/>
          <w:szCs w:val="24"/>
        </w:rPr>
        <w:t>Internet?:</w:t>
      </w:r>
      <w:proofErr w:type="gramEnd"/>
      <w:r>
        <w:rPr>
          <w:rFonts w:cs="Times New Roman"/>
          <w:i/>
          <w:iCs/>
          <w:szCs w:val="24"/>
        </w:rPr>
        <w:t xml:space="preserve"> Illusions of a Borderless World</w:t>
      </w:r>
      <w:r>
        <w:rPr>
          <w:rFonts w:cs="Times New Roman"/>
          <w:szCs w:val="24"/>
        </w:rPr>
        <w:t xml:space="preserve"> (Oxford University Press, 2006).</w:t>
      </w:r>
    </w:p>
  </w:footnote>
  <w:footnote w:id="6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2t3Kt227","properties":{"formattedCitation":"Mark Raymond, \\uc0\\u8220{}Puncturing the Myth of the Internet as a Commons,\\uc0\\u8221{} 2013; Jesse H. Sowell, \\uc0\\u8220{}Finding Order in a Contentious Internet\\uc0\\u8221{} (Thesis, Massachusetts Institute of Technology, 2015), http://dspace.mit.edu/handle/1721.1/97324; Jon R. Lindsay, \\uc0\\u8220{}Restrained by Design: The Political Economy of Cybersecurity,\\uc0\\u8221{} {\\i{}Digital Policy, Regulation and Governance} 19, no. 6 (July 26, 2017): 493\\uc0\\u8211{}514, https://doi.org/10.1108/DPRG-05-2017-0023; Jordan Branch, \\uc0\\u8220{}Spatial Metaphors and the Territorialization of Cybersecurity\\uc0\\u8221{} (International Studies Association Annual Conference, San Francisco, CA, 2018).","plainCitation":"Mark Raymond, “Puncturing the Myth of the Internet as a Commons,” 2013; Jesse H. Sowell, “Finding Order in a Contentious Internet” (Thesis, Massachusetts Institute of Technology, 2015), http://dspace.mit.edu/handle/1721.1/97324; Jon R. Lindsay, “Restrained by Design: The Political Economy of Cybersecurity,” Digital Policy, Regulation and Governance 19, no. 6 (July 26, 2017): 493–514, https://doi.org/10.1108/DPRG-05-2017-0023; Jordan Branch, “Spatial Metaphors and the Territorialization of Cybersecurity” (International Studies Association Annual Conference, San Francisco, CA, 2018).","noteIndex":63},"citationItems":[{"id":17780,"uris":["http://zotero.org/users/2506258/items/4BJMP2N9"],"uri":["http://zotero.org/users/2506258/items/4BJMP2N9"],"itemData":{"id":17780,"type":"paper-conference","title":"Puncturing the Myth of the Internet as a Commons","source":"Semantic Scholar","abstract":"The notion that the Internet is a commons has gone viral. It features prominently in military thinking, including a 2011 report issued by the North Atlantic Treaty Organization (NATO). It is also prevalent in journalistic thinking, in regards to the challenges of Internet governance; two recent examples from prominent news outlets illustrate the point. Bill Davidow wrote an article entitled “The Tragedy of the Internet Commons” for The Atlantic in May 2012. Dominic Basulto wrote a blog entry for the Washington Post entitled “The ‘Doomsday’ Virus and the Tragedy of the Internet Commons” in July 2012. The notion of the Internet as a commons is also evident in the thinking of Internet activists and evangelists, perhaps most notably in the declaration of the Internet Society that “the Internet is for everyone.” Unfortunately, like many things that go viral, the idea of an Internet commons is also misleading. In its first section, this article will argue that the Internet does not possess key features associated with a commons, a concept drawn from the economics literature on the provision of public goods. The article will also assert that Internet commons arguments conflate a variety of issues with the core policy problem associated with commons management: the prevention of Mark Raymond is a Research Fellow at the Centre for International Governance Innovation and has taught international relations at the University of Toronto and the University of Waterloo. He holds a Ph.D. in political science from the University of Toronto.","author":[{"family":"Raymond","given":"Mark"}],"issued":{"date-parts":[["2013"]]}}},{"id":17779,"uris":["http://zotero.org/users/2506258/items/9DCKPS52"],"uri":["http://zotero.org/users/2506258/items/9DCKPS52"],"itemData":{"id":17779,"type":"thesis","title":"Finding order in a contentious Internet","publisher":"Massachusetts Institute of Technology","genre":"Thesis","source":"dspace.mit.edu","abstract":"This inquiry started with the simple question, \"Who manages the Internet infrastructure and how?\" Since, this question evolved into an evaluation of the routing system and the institutions that manage it. This institutional complex is referred to as the number resource system (NRS). NRS authority is contingent, rooted in consensus based knowledge assessment necessary to adapt apace with Internet growth. The efficiency with which observable negative externalities are remediated is a compelling entry point to this work. The Pakistan-YouTube story is a halcyon parable of \"self-repair.\" Network operators recognized a global negative externality, traced it to the origin, and remediated the complicit networks in approximately three hours. To the casual observer, organic cooperation surfaced to remediate damages, then dissolved into the background noise of \"normal operations.\" Remediation is far from organic; rather, it is a consequence of distinct rights and obligations amongst, and enforced by, NRS participants. Explaining the rationale and mechanics of \"ad hoc\" crisis management is the first contribution of this work. The early NRS comprised \"close-knit yet loosely organized\" communities created to 1) share operational knowledge (network operator groups, NOGs); 2) delegate unique network identifiers (Regional Internet Registries, RIRs); 3) create neutral markets for exchanging routes and traffic (Internet eXchanges, IXes); and 4) limit abusive messaging (anti-spam, later anti-abuse). Alongside Internet growth, NRS norms evolved into distinct institutions, replete with function-specific constitutional, collective choice, and operational rules for managing the knowledge commons and facilities supporting routing system function. The NRS institutions form a contingent social order, rooted in shared, authoritative images of system function and externalities management. NRS institutions collectively ensure participants common interests in the jointly provisioned routing system stability. The second contribution of this work explains NRS institutional structures and how the attendant rules keep pace with a high clockspeed Internet infrastructure. NRS institutions are characteristically, and necessarily, adaptive: each comprises a unique consensus process, animated by a diverse set of nominal competitors, that creates and adapts function-specific rules and processes contributing to routing system integrity. Consensus processes evaluate the performance of common resource management rules and, when-not if-necessary, adapt these rules to satisfy changing resource demands and patterns of use in the broader Internet infrastructure industry. Anticipation and evaluation in the consensus process are essential to adaptive capability, framed as a form of joint knowledge assessment. Moreover, diverse representation, comprising experts across industry sub-sectors, animated by constructive conflict amongst these experts, mediated by consensus processes, makes for a durable family of credible knowledge assessment processes that are rare amongst conventional regulatory arrangements. Processes described thus far are largely endogenous to the NRS and its constituencies. Historically these institutions have operated quietly underneath the hood. Adaptation and the resulting policy is scoped to common interests, explicitly avoiding impinging on public policy. In contrast to conventional international regimes, the NRS self-limits to the scope of its authority, namely supporting and enhancing routing system function. Thus far, the NRS's common interests have not run counter to the public interest. Nonetheless, a path-dependent history of harmonious alignment between a common and the public does not carry the assurances of alignment resulting from explicit coordination and cooperation. Some states and state-sanctioned international governance organizations see control of NRS facilities as critical to preserving their own authority. Predatory claims to stewardship of routing system resources further complicates the alignment problem. To better frame and understand this alignment problem, the concluding chapters of the dissertation explore the question: 'Are the incentives and resources of NRS institutions commensurate with the aggregate social loss due to a partial, or worse yet, systemic, failure?\" Simply put, absent the progress on the explicit assurances above, the answer is no. Would-be state principals also fall short. State-based authorities are severely deficient in basic operational capacity that form the foundation of knowledge assessment capabilities and subsequent adaptive capabilities in the NRS. States' deficiencies correspond to those capabilities engendered by the NRS. Adding NRS stewardship to a state's portfolio of domestic regulatory interests will expose management processes to powerful short-term interests that will inevitably weaken, if not eliminate, extant credible knowledge assessment and adaptive capabilities. In effect, aggressive predatory rule would likely eliminate precisely the characteristics that make the NRS a valuable steward of a high clockspeed infrastructure. This initial conclusion is not a prediction of adaptive management doomed to failure. Although neither the NRS, nor state authorities, have sufficient capabilities and modes of authority to manage an Internet underpinning an ever-increasing array of public, private, and social goods on their own, a mix of their capabilities is sufficient. Rather, the conclusion frames a discussion of what explicit assurances will look like and the barriers to developing those assurances. The last part of this dissertation lays out the challenges for establishing such a comity, a mutual recognition of the norms and authority between the NRS and state authorities. In the global political arena, the NRS's political capital is credible knowledge assessment and adaptive capacity as the roots of authoritative policy advice. Barriers to explicit assurances draw lessons from the deconstruction and reconstruction of scientific knowledge in political environments, instances of international epistemic consensus, and characteristics of elusive, but effective, adaptation that has survived in conventional regulatory environments. Analytically, the dissertation argues the NRS and state authority need not be competitors-the two can be quite complementary. If these two sets of institutions can avoid the pitfalls of previous efforts, in particular short-term usurpation of the others' authority, the global, nondiscriminatory character of the Internet may be sustainable.","URL":"http://dspace.mit.edu/handle/1721.1/97324","language":"eng","author":[{"family":"Sowell","given":"Jesse H."}],"issued":{"date-parts":[["2015"]]},"accessed":{"date-parts":[["2019",2,3]]}}},{"id":10499,"uris":["http://zotero.org/users/2506258/items/TYWIER4D"],"uri":["http://zotero.org/users/2506258/items/TYWIER4D"],"itemData":{"id":10499,"type":"article-journal","title":"Restrained by design: the political economy of cybersecurity","container-title":"Digital Policy, Regulation and Governance","page":"493-514","volume":"19","issue":"6","source":"emeraldinsight.com (Atypon)","DOI":"10.1108/DPRG-05-2017-0023","ISSN":"2398-5038","title-short":"Restrained by design","journalAbbreviation":"Digital Policy, Regulation and Governance","author":[{"family":"Lindsay","given":"Jon R."}],"issued":{"date-parts":[["2017",7,26]]}}},{"id":17737,"uris":["http://zotero.org/users/2506258/items/RAL7KRDP"],"uri":["http://zotero.org/users/2506258/items/RAL7KRDP"],"itemData":{"id":17737,"type":"paper-conference","title":"Spatial Metaphors and the Territorialization of Cybersecurity","publisher-place":"San Francisco, CA","event":"International Studies Association Annual Conference","event-place":"San Francisco, CA","author":[{"family":"Branch","given":"Jordan"}],"issued":{"date-parts":[["2018"]]}}}],"schema":"https://github.com/citation-style-language/schema/raw/master/csl-citation.json"}</w:instrText>
      </w:r>
      <w:r>
        <w:fldChar w:fldCharType="end"/>
      </w:r>
      <w:bookmarkStart w:id="66" w:name="__Fieldmark__2383_673422073"/>
      <w:bookmarkEnd w:id="66"/>
      <w:r>
        <w:rPr>
          <w:rFonts w:cs="Times New Roman"/>
          <w:szCs w:val="24"/>
        </w:rPr>
        <w:t xml:space="preserve">Mark Raymond, “Puncturing the Myth of the Internet as a Commons,” 2013; Jesse H. Sowell, “Finding Order in a Contentious Internet” (Thesis, Massachusetts Institute of Technology, 2015), http://dspace.mit.edu/handle/1721.1/97324; Jon R. Lindsay, “Restrained by Design: The Political Economy of Cybersecurity,” </w:t>
      </w:r>
      <w:r>
        <w:rPr>
          <w:rFonts w:cs="Times New Roman"/>
          <w:i/>
          <w:iCs/>
          <w:szCs w:val="24"/>
        </w:rPr>
        <w:t>Digital Policy, Regulation and Governance</w:t>
      </w:r>
      <w:r>
        <w:rPr>
          <w:rFonts w:cs="Times New Roman"/>
          <w:szCs w:val="24"/>
        </w:rPr>
        <w:t xml:space="preserve"> 19, no. 6 (July 26, 2017): 493–514, https://doi.org/10.1108/DPRG-05-2017-0023; Jordan Branch, “Spatial Metaphors and the </w:t>
      </w:r>
      <w:proofErr w:type="spellStart"/>
      <w:r>
        <w:rPr>
          <w:rFonts w:cs="Times New Roman"/>
          <w:szCs w:val="24"/>
        </w:rPr>
        <w:t>Territorialization</w:t>
      </w:r>
      <w:proofErr w:type="spellEnd"/>
      <w:r>
        <w:rPr>
          <w:rFonts w:cs="Times New Roman"/>
          <w:szCs w:val="24"/>
        </w:rPr>
        <w:t xml:space="preserve"> of Cybersecurity” (International Studies Association Annual Conference, San Francisco, CA, 2018).</w:t>
      </w:r>
    </w:p>
  </w:footnote>
  <w:footnote w:id="6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4},"citationItems":[{"id":"I50fQzQx/sTcCDXcP","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fldChar w:fldCharType="end"/>
      </w:r>
      <w:bookmarkStart w:id="67" w:name="__Fieldmark__2403_673422073"/>
      <w:bookmarkEnd w:id="67"/>
      <w:r>
        <w:rPr>
          <w:rFonts w:cs="Times New Roman"/>
          <w:szCs w:val="24"/>
        </w:rPr>
        <w:t xml:space="preserve">Brandon </w:t>
      </w:r>
      <w:proofErr w:type="spellStart"/>
      <w:r>
        <w:rPr>
          <w:rFonts w:cs="Times New Roman"/>
          <w:szCs w:val="24"/>
        </w:rPr>
        <w:t>Valeriano</w:t>
      </w:r>
      <w:proofErr w:type="spellEnd"/>
      <w:r>
        <w:rPr>
          <w:rFonts w:cs="Times New Roman"/>
          <w:szCs w:val="24"/>
        </w:rPr>
        <w:t xml:space="preserve"> and Ryan Maness, “The Dynamics of Cyber Conflict between Rival Antagonists, 2001-2011,” </w:t>
      </w:r>
      <w:r>
        <w:rPr>
          <w:rFonts w:cs="Times New Roman"/>
          <w:i/>
          <w:iCs/>
          <w:szCs w:val="24"/>
        </w:rPr>
        <w:t>Journal of Peace Research</w:t>
      </w:r>
      <w:r>
        <w:rPr>
          <w:rFonts w:cs="Times New Roman"/>
          <w:szCs w:val="24"/>
        </w:rPr>
        <w:t xml:space="preserve"> 51, no. 3 (May 2014): 347–60.</w:t>
      </w:r>
    </w:p>
  </w:footnote>
  <w:footnote w:id="6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xMwP4j8","properties":{"formattedCitation":"Jacquelyn Schneider, {\\i{}The Information Revolution and International Stability: A Multi-Article Exploration of Computing, Cyber, and Incentives for Conflict} (ProQuest LLC, 2017).","plainCitation":"Jacquelyn Schneider, The Information Revolution and International Stability: A Multi-Article Exploration of Computing, Cyber, and Incentives for Conflict (ProQuest LLC, 2017).","noteIndex":65},"citationItems":[{"id":17812,"uris":["http://zotero.org/users/2506258/items/M2ZQ8MUD"],"uri":["http://zotero.org/users/2506258/items/M2ZQ8MUD"],"itemData":{"id":17812,"type":"book","title":"The Information Revolution and International Stability: A Multi-Article Exploration of Computing, Cyber, and Incentives for Conflict","publisher":"ProQuest LLC","source":"ERI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369-68445-2","title-short":"The Information Revolution and International Stability","language":"en","author":[{"family":"Schneider","given":"Jacquelyn"}],"issued":{"date-parts":[["2017"]]},"accessed":{"date-parts":[["2019",2,4]]}}}],"schema":"https://github.com/citation-style-language/schema/raw/master/csl-citation.json"}</w:instrText>
      </w:r>
      <w:r>
        <w:fldChar w:fldCharType="end"/>
      </w:r>
      <w:bookmarkStart w:id="68" w:name="__Fieldmark__2425_673422073"/>
      <w:bookmarkEnd w:id="68"/>
      <w:r>
        <w:rPr>
          <w:rFonts w:cs="Times New Roman"/>
          <w:szCs w:val="24"/>
        </w:rPr>
        <w:t xml:space="preserve">Jacquelyn Schneider, </w:t>
      </w:r>
      <w:r>
        <w:rPr>
          <w:rFonts w:cs="Times New Roman"/>
          <w:i/>
          <w:iCs/>
          <w:szCs w:val="24"/>
        </w:rPr>
        <w:t>The Information Revolution and International Stability: A Multi-Article Exploration of Computing, Cyber, and Incentives for Conflict</w:t>
      </w:r>
      <w:r>
        <w:rPr>
          <w:rFonts w:cs="Times New Roman"/>
          <w:szCs w:val="24"/>
        </w:rPr>
        <w:t xml:space="preserve"> (ProQuest LLC, 2017).</w:t>
      </w:r>
    </w:p>
  </w:footnote>
  <w:footnote w:id="6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ik8bbCR","properties":{"formattedCitation":"Corbett, {\\i{}Some Principles of Maritime Strategy}.","plainCitation":"Corbett, Some Principles of Maritime Strategy.","noteIndex":6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instrText>
      </w:r>
      <w:r>
        <w:fldChar w:fldCharType="end"/>
      </w:r>
      <w:bookmarkStart w:id="69" w:name="__Fieldmark__2451_673422073"/>
      <w:bookmarkEnd w:id="69"/>
      <w:r>
        <w:rPr>
          <w:rFonts w:cs="Times New Roman"/>
          <w:szCs w:val="24"/>
        </w:rPr>
        <w:t xml:space="preserve">Corbett, </w:t>
      </w:r>
      <w:r>
        <w:rPr>
          <w:rFonts w:cs="Times New Roman"/>
          <w:i/>
          <w:iCs/>
          <w:szCs w:val="24"/>
        </w:rPr>
        <w:t>Some Principles of Maritime Strategy</w:t>
      </w:r>
      <w:r>
        <w:rPr>
          <w:rFonts w:cs="Times New Roman"/>
          <w:szCs w:val="24"/>
        </w:rPr>
        <w:t>.</w:t>
      </w:r>
    </w:p>
  </w:footnote>
  <w:footnote w:id="6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EWQEuzY6","properties":{"formattedCitation":"Valeriano and Maness, \\uc0\\u8220{}The Dynamics of Cyber Conflict between Rival Antagonists, 2001-2011.\\uc0\\u8221{}","plainCitation":"Valeriano and Maness, “The Dynamics of Cyber Conflict between Rival Antagonists, 2001-2011.”","noteIndex":67},"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fldChar w:fldCharType="end"/>
      </w:r>
      <w:bookmarkStart w:id="70" w:name="__Fieldmark__2472_673422073"/>
      <w:bookmarkEnd w:id="70"/>
      <w:proofErr w:type="spellStart"/>
      <w:r>
        <w:rPr>
          <w:rFonts w:cs="Times New Roman"/>
          <w:szCs w:val="24"/>
        </w:rPr>
        <w:t>Valeriano</w:t>
      </w:r>
      <w:proofErr w:type="spellEnd"/>
      <w:r>
        <w:rPr>
          <w:rFonts w:cs="Times New Roman"/>
          <w:szCs w:val="24"/>
        </w:rPr>
        <w:t xml:space="preserve"> and Maness, “The Dynamics of Cyber Conflict between Rival Antagonists, 2001-2011.”</w:t>
      </w:r>
    </w:p>
  </w:footnote>
  <w:footnote w:id="6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vaLz6tR","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8},"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w:instrText>
      </w:r>
      <w:r>
        <w:fldChar w:fldCharType="end"/>
      </w:r>
      <w:bookmarkStart w:id="71" w:name="__Fieldmark__2488_673422073"/>
      <w:bookmarkEnd w:id="71"/>
      <w:r>
        <w:rPr>
          <w:rFonts w:cs="Times New Roman"/>
          <w:szCs w:val="24"/>
        </w:rPr>
        <w:t xml:space="preserve">Jon R. Lindsay, “Reinventing the Revolution: Technological Visions, Counterinsurgent Criticism, and the Rise of Special Operations,” </w:t>
      </w:r>
      <w:r>
        <w:rPr>
          <w:rFonts w:cs="Times New Roman"/>
          <w:i/>
          <w:iCs/>
          <w:szCs w:val="24"/>
        </w:rPr>
        <w:t>Journal of Strategic Studies</w:t>
      </w:r>
      <w:r>
        <w:rPr>
          <w:rFonts w:cs="Times New Roman"/>
          <w:szCs w:val="24"/>
        </w:rPr>
        <w:t xml:space="preserve"> 36, no. 3 (June 1, 2013): 422–53, https://doi.org/10.1080/01402390.2012.734252; Erik Gartzke and Jon R. Lindsay, “Weaving Tangled Webs: Offense, Defense, and Deception in Cyberspace,” </w:t>
      </w:r>
      <w:r>
        <w:rPr>
          <w:rFonts w:cs="Times New Roman"/>
          <w:i/>
          <w:iCs/>
          <w:szCs w:val="24"/>
        </w:rPr>
        <w:t>Security Studies</w:t>
      </w:r>
      <w:r>
        <w:rPr>
          <w:rFonts w:cs="Times New Roman"/>
          <w:szCs w:val="24"/>
        </w:rPr>
        <w:t xml:space="preserve"> 24, no. 2 (April 3, 2015): 316–48, https://doi.org/10.1080/09636412.2015.1038188; Ben Buchanan, </w:t>
      </w:r>
      <w:r>
        <w:rPr>
          <w:rFonts w:cs="Times New Roman"/>
          <w:i/>
          <w:iCs/>
          <w:szCs w:val="24"/>
        </w:rPr>
        <w:t>The Cybersecurity Dilemma: Hacking, Trust, and Fear Between Nations</w:t>
      </w:r>
      <w:r>
        <w:rPr>
          <w:rFonts w:cs="Times New Roman"/>
          <w:szCs w:val="24"/>
        </w:rPr>
        <w:t xml:space="preserve"> (Oxford University Press, 2016); Rebecca Slayton, “What Is the Cyber Offense-Defense Balance? Conceptions, Causes, and Assessment,” </w:t>
      </w:r>
      <w:r>
        <w:rPr>
          <w:rFonts w:cs="Times New Roman"/>
          <w:i/>
          <w:iCs/>
          <w:szCs w:val="24"/>
        </w:rPr>
        <w:t>International Security</w:t>
      </w:r>
      <w:r>
        <w:rPr>
          <w:rFonts w:cs="Times New Roman"/>
          <w:szCs w:val="24"/>
        </w:rPr>
        <w:t xml:space="preserve"> 41, no. 3 (January 1, 2017): 72–109, https://doi.org/10.1162/ISEC_a_00267.</w:t>
      </w:r>
    </w:p>
  </w:footnote>
  <w:footnote w:id="6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sRPrREj","properties":{"formattedCitation":"Erik Gartzke, \\uc0\\u8220{}The Myth of Cyberwar: Bringing War in Cyberspace Back Down to Earth,\\uc0\\u8221{} {\\i{}International Security} 38, no. 2 (October 1, 2013): 41\\uc0\\u8211{}73, https://doi.org/10.1162/ISEC_a_00136; Gartzke and Lindsay, \\uc0\\u8220{}Weaving Tangled Webs\\uc0\\u8221{}; Erica D. Borghard and Shawn W.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D. Borghard and Shawn W.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9},"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w:instrText>
      </w:r>
      <w:r>
        <w:fldChar w:fldCharType="end"/>
      </w:r>
      <w:bookmarkStart w:id="72" w:name="__Fieldmark__2527_673422073"/>
      <w:bookmarkEnd w:id="72"/>
      <w:r>
        <w:rPr>
          <w:rFonts w:cs="Times New Roman"/>
          <w:szCs w:val="24"/>
        </w:rPr>
        <w:t xml:space="preserve">Erik Gartzke, “The Myth of Cyberwar: Bringing War in Cyberspace Back Down to Earth,” </w:t>
      </w:r>
      <w:r>
        <w:rPr>
          <w:rFonts w:cs="Times New Roman"/>
          <w:i/>
          <w:iCs/>
          <w:szCs w:val="24"/>
        </w:rPr>
        <w:t>International Security</w:t>
      </w:r>
      <w:r>
        <w:rPr>
          <w:rFonts w:cs="Times New Roman"/>
          <w:szCs w:val="24"/>
        </w:rPr>
        <w:t xml:space="preserve"> 38, no. 2 (October 1, 2013): 41–73, https://doi.org/10.1162/ISEC_a_00136; Gartzke and Lindsay, “Weaving Tangled Webs”; Erica D. </w:t>
      </w:r>
      <w:proofErr w:type="spellStart"/>
      <w:r>
        <w:rPr>
          <w:rFonts w:cs="Times New Roman"/>
          <w:szCs w:val="24"/>
        </w:rPr>
        <w:t>Borghard</w:t>
      </w:r>
      <w:proofErr w:type="spellEnd"/>
      <w:r>
        <w:rPr>
          <w:rFonts w:cs="Times New Roman"/>
          <w:szCs w:val="24"/>
        </w:rPr>
        <w:t xml:space="preserve"> and Shawn W. Lonergan, “The Logic of Coercion in Cyberspace,” </w:t>
      </w:r>
      <w:r>
        <w:rPr>
          <w:rFonts w:cs="Times New Roman"/>
          <w:i/>
          <w:iCs/>
          <w:szCs w:val="24"/>
        </w:rPr>
        <w:t>Security Studies</w:t>
      </w:r>
      <w:r>
        <w:rPr>
          <w:rFonts w:cs="Times New Roman"/>
          <w:szCs w:val="24"/>
        </w:rPr>
        <w:t xml:space="preserve"> 26, no. 3 (July 3, 2017): 452–81, https://doi.org/10.1080/09636412.2017.1306396; Jacquelyn Schneider, “Deterrence in and through Cyberspace,” in </w:t>
      </w:r>
      <w:r>
        <w:rPr>
          <w:rFonts w:cs="Times New Roman"/>
          <w:i/>
          <w:iCs/>
          <w:szCs w:val="24"/>
        </w:rPr>
        <w:t>Cross-Domain Deterrence: Strategy in an Era of Complexity</w:t>
      </w:r>
      <w:r>
        <w:rPr>
          <w:rFonts w:cs="Times New Roman"/>
          <w:szCs w:val="24"/>
        </w:rPr>
        <w:t>, ed. Jon R. Lindsay and Erik Gartzke, 1st edition (New York, NY: Oxford University Press, 2019).</w:t>
      </w:r>
    </w:p>
  </w:footnote>
  <w:footnote w:id="69">
    <w:p w:rsidR="000A77B7" w:rsidRDefault="00470E9F">
      <w:pPr>
        <w:pStyle w:val="FootnoteText"/>
      </w:pPr>
      <w:r>
        <w:rPr>
          <w:rStyle w:val="FootnoteCharacters"/>
        </w:rPr>
        <w:footnoteRef/>
      </w:r>
      <w:r>
        <w:rPr>
          <w:rStyle w:val="FootnoteCharacters"/>
        </w:rPr>
        <w:tab/>
      </w:r>
      <w:r>
        <w:t xml:space="preserve"> At least initially. For complications, see </w:t>
      </w:r>
      <w:r>
        <w:fldChar w:fldCharType="begin"/>
      </w:r>
      <w:r>
        <w:instrText>ADDIN ZOTERO_ITEM CSL_CITATION {"citationID":"9qrkbpVW","properties":{"unsorted":true,"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70},"citationItems":[{"id":"I50fQzQx/gznt3WOt","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I50fQzQx/BSaFiWOT","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w:instrText>
      </w:r>
      <w:r>
        <w:fldChar w:fldCharType="end"/>
      </w:r>
      <w:bookmarkStart w:id="73" w:name="__Fieldmark__2570_673422073"/>
      <w:bookmarkEnd w:id="73"/>
      <w:r>
        <w:rPr>
          <w:rFonts w:cs="Times New Roman"/>
          <w:szCs w:val="24"/>
        </w:rPr>
        <w:t xml:space="preserve">Timothy W. Crawford, </w:t>
      </w:r>
      <w:r>
        <w:rPr>
          <w:rFonts w:cs="Times New Roman"/>
          <w:i/>
          <w:iCs/>
          <w:szCs w:val="24"/>
        </w:rPr>
        <w:t>Pivotal Deterrence: Third-Party Statecraft and the Pursuit of Peace</w:t>
      </w:r>
      <w:r>
        <w:rPr>
          <w:rFonts w:cs="Times New Roman"/>
          <w:szCs w:val="24"/>
        </w:rPr>
        <w:t xml:space="preserve"> (Cornell University Press, 2003); Wendy Pearlman and Boaz </w:t>
      </w:r>
      <w:proofErr w:type="spellStart"/>
      <w:r>
        <w:rPr>
          <w:rFonts w:cs="Times New Roman"/>
          <w:szCs w:val="24"/>
        </w:rPr>
        <w:t>Atzili</w:t>
      </w:r>
      <w:proofErr w:type="spellEnd"/>
      <w:r>
        <w:rPr>
          <w:rFonts w:cs="Times New Roman"/>
          <w:szCs w:val="24"/>
        </w:rPr>
        <w:t xml:space="preserve">, </w:t>
      </w:r>
      <w:r>
        <w:rPr>
          <w:rFonts w:cs="Times New Roman"/>
          <w:i/>
          <w:iCs/>
          <w:szCs w:val="24"/>
        </w:rPr>
        <w:t>Triadic Coercion: Israel’s Targeting of States That Host Nonstate Actors</w:t>
      </w:r>
      <w:r>
        <w:rPr>
          <w:rFonts w:cs="Times New Roman"/>
          <w:szCs w:val="24"/>
        </w:rPr>
        <w:t xml:space="preserve"> (New York: Columbia University Press, 2018).</w:t>
      </w:r>
    </w:p>
  </w:footnote>
  <w:footnote w:id="7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KSf6ZgMl","properties":{"formattedCitation":"Lanoszka, \\uc0\\u8220{}Russian Hybrid Warfare and Extended Deterrence in Eastern Europe.\\uc0\\u8221{}","plainCitation":"Lanoszka, “Russian Hybrid Warfare and Extended Deterrence in Eastern Europe.”","noteIndex":7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w:instrText>
      </w:r>
      <w:r>
        <w:fldChar w:fldCharType="end"/>
      </w:r>
      <w:bookmarkStart w:id="74" w:name="__Fieldmark__2609_673422073"/>
      <w:bookmarkEnd w:id="74"/>
      <w:r>
        <w:rPr>
          <w:rFonts w:cs="Times New Roman"/>
          <w:szCs w:val="24"/>
        </w:rPr>
        <w:t>Lanoszka, “Russian Hybrid Warfare and Extended Deterrence in Eastern Europe.”</w:t>
      </w:r>
    </w:p>
  </w:footnote>
  <w:footnote w:id="7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CXy6lk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72},"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w:instrText>
      </w:r>
      <w:r>
        <w:fldChar w:fldCharType="end"/>
      </w:r>
      <w:bookmarkStart w:id="75" w:name="__Fieldmark__2631_673422073"/>
      <w:bookmarkEnd w:id="75"/>
      <w:r>
        <w:rPr>
          <w:rFonts w:cs="Times New Roman"/>
          <w:szCs w:val="24"/>
        </w:rPr>
        <w:t xml:space="preserve">David Sobek and Joe Clare, “Me, Myself, and Allies: Understanding the External Sources of Power,” </w:t>
      </w:r>
      <w:r>
        <w:rPr>
          <w:rFonts w:cs="Times New Roman"/>
          <w:i/>
          <w:iCs/>
          <w:szCs w:val="24"/>
        </w:rPr>
        <w:t>Journal of Peace Research</w:t>
      </w:r>
      <w:r>
        <w:rPr>
          <w:rFonts w:cs="Times New Roman"/>
          <w:szCs w:val="24"/>
        </w:rPr>
        <w:t xml:space="preserve"> 50, no. 4 (July 1, 2013): 469–78, https://doi.org/10.1177/0022343313484047.</w:t>
      </w:r>
    </w:p>
  </w:footnote>
  <w:footnote w:id="7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kubUnKsx","properties":{"formattedCitation":"Vesna Danilovic, \\uc0\\u8220{}The Sources of Threat Credibility in Extended Deterrence,\\uc0\\u8221{} {\\i{}Journal of Conflict Resolution} 45, no. 3 (June 1, 2001): 341\\uc0\\u8211{}69, https://doi.org/10.1177/0022002701045003005.","plainCitation":"Vesna Danilovic, “The Sources of Threat Credibility in Extended Deterrence,” Journal of Conflict Resolution 45, no. 3 (June 1, 2001): 341–69, https://doi.org/10.1177/0022002701045003005.","noteIndex":73},"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6,1]]}}}],"schema":"https://github.com/citation-style-language/schema/raw/master/csl-citation.json"}</w:instrText>
      </w:r>
      <w:r>
        <w:fldChar w:fldCharType="end"/>
      </w:r>
      <w:bookmarkStart w:id="76" w:name="__Fieldmark__2649_673422073"/>
      <w:bookmarkEnd w:id="76"/>
      <w:r>
        <w:rPr>
          <w:rFonts w:cs="Times New Roman"/>
          <w:szCs w:val="24"/>
        </w:rPr>
        <w:t xml:space="preserve">Vesna </w:t>
      </w:r>
      <w:proofErr w:type="spellStart"/>
      <w:r>
        <w:rPr>
          <w:rFonts w:cs="Times New Roman"/>
          <w:szCs w:val="24"/>
        </w:rPr>
        <w:t>Danilovic</w:t>
      </w:r>
      <w:proofErr w:type="spellEnd"/>
      <w:r>
        <w:rPr>
          <w:rFonts w:cs="Times New Roman"/>
          <w:szCs w:val="24"/>
        </w:rPr>
        <w:t xml:space="preserve">, “The Sources of Threat Credibility in Extended Deterrence,” </w:t>
      </w:r>
      <w:r>
        <w:rPr>
          <w:rFonts w:cs="Times New Roman"/>
          <w:i/>
          <w:iCs/>
          <w:szCs w:val="24"/>
        </w:rPr>
        <w:t>Journal of Conflict Resolution</w:t>
      </w:r>
      <w:r>
        <w:rPr>
          <w:rFonts w:cs="Times New Roman"/>
          <w:szCs w:val="24"/>
        </w:rPr>
        <w:t xml:space="preserve"> 45, no. 3 (June 1, 2001): 341–69, https://doi.org/10.1177/0022002701045003005.</w:t>
      </w:r>
    </w:p>
  </w:footnote>
  <w:footnote w:id="7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9RfGMna0","properties":{"formattedCitation":"Borghard and Lonergan, \\uc0\\u8220{}The Logic of Coercion in Cyberspace.\\uc0\\u8221{}","plainCitation":"Borghard and Lonergan, “The Logic of Coercion in Cyberspace.”","noteIndex":74},"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schema":"https://github.com/citation-style-language/schema/raw/master/csl-citation.json"}</w:instrText>
      </w:r>
      <w:r>
        <w:fldChar w:fldCharType="end"/>
      </w:r>
      <w:bookmarkStart w:id="77" w:name="__Fieldmark__2668_673422073"/>
      <w:bookmarkEnd w:id="77"/>
      <w:proofErr w:type="spellStart"/>
      <w:r>
        <w:rPr>
          <w:rFonts w:cs="Times New Roman"/>
          <w:szCs w:val="24"/>
        </w:rPr>
        <w:t>Borghard</w:t>
      </w:r>
      <w:proofErr w:type="spellEnd"/>
      <w:r>
        <w:rPr>
          <w:rFonts w:cs="Times New Roman"/>
          <w:szCs w:val="24"/>
        </w:rPr>
        <w:t xml:space="preserve"> and Lonergan, “The Logic of Coercion in Cyberspace.”</w:t>
      </w:r>
    </w:p>
  </w:footnote>
  <w:footnote w:id="7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LfdoWQ0w","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5},"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w:instrText>
      </w:r>
      <w:r>
        <w:fldChar w:fldCharType="end"/>
      </w:r>
      <w:bookmarkStart w:id="79" w:name="__Fieldmark__2725_673422073"/>
      <w:bookmarkEnd w:id="79"/>
      <w:r>
        <w:rPr>
          <w:rFonts w:cs="Times New Roman"/>
          <w:szCs w:val="24"/>
        </w:rPr>
        <w:t xml:space="preserve">Freedman, “Ukraine and the Art of Limited War”; Marten, “Putin’s Choices”; Driscoll and </w:t>
      </w:r>
      <w:proofErr w:type="spellStart"/>
      <w:r>
        <w:rPr>
          <w:rFonts w:cs="Times New Roman"/>
          <w:szCs w:val="24"/>
        </w:rPr>
        <w:t>Maliniak</w:t>
      </w:r>
      <w:proofErr w:type="spellEnd"/>
      <w:r>
        <w:rPr>
          <w:rFonts w:cs="Times New Roman"/>
          <w:szCs w:val="24"/>
        </w:rPr>
        <w:t xml:space="preserve">, “With Friends Like These”; Lanoszka, “Russian Hybrid Warfare and Extended Deterrence in Eastern Europe”; </w:t>
      </w:r>
      <w:proofErr w:type="spellStart"/>
      <w:r>
        <w:rPr>
          <w:rFonts w:cs="Times New Roman"/>
          <w:szCs w:val="24"/>
        </w:rPr>
        <w:t>Chivvis</w:t>
      </w:r>
      <w:proofErr w:type="spellEnd"/>
      <w:r>
        <w:rPr>
          <w:rFonts w:cs="Times New Roman"/>
          <w:szCs w:val="24"/>
        </w:rPr>
        <w:t>, “Hybrid War.”</w:t>
      </w:r>
    </w:p>
  </w:footnote>
  <w:footnote w:id="7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7VPvSEEN","properties":{"formattedCitation":"Valeriano and Maness, \\uc0\\u8220{}The Dynamics of Cyber Conflict between Rival Antagonists, 2001-2011\\uc0\\u8221{}; Adam Casey and Lucan Ahmad Way, \\uc0\\u8220{}Russian Electoral Interventions, 1991-2017\\uc0\\u8221{} (Scholars Portal Dataverse, 2017), https://doi.org/10.5683/SP/BYRQQS; Nadiya Kostyuk and Yuri M. Zhukov, \\uc0\\u8220{}Invisible Digital Front: Can Cyber Attacks Shape Battlefield Events?,\\uc0\\u8221{} {\\i{}Journal of Conflict Resolution} 63, no. 2 (2019): 317\\uc0\\u8211{}47, https://doi.org/10.1177/0022002717737138.","plainCitation":"Valeriano and Maness, “The Dynamics of Cyber Conflict between Rival Antagonists, 2001-2011”; Adam Casey and Lucan Ahmad Way, “Russian Electoral Interventions, 1991-2017” (Scholars Portal Dataverse, 2017), https://doi.org/10.5683/SP/BYRQQS; Nadiya Kostyuk and Yuri M. Zhukov, “Invisible Digital Front: Can Cyber Attacks Shape Battlefield Events?,” Journal of Conflict Resolution 63, no. 2 (2019): 317–47, https://doi.org/10.1177/0022002717737138.","noteIndex":76},"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w:instrText>
      </w:r>
      <w:r>
        <w:fldChar w:fldCharType="end"/>
      </w:r>
      <w:bookmarkStart w:id="81" w:name="__Fieldmark__2764_673422073"/>
      <w:bookmarkEnd w:id="81"/>
      <w:proofErr w:type="spellStart"/>
      <w:r>
        <w:rPr>
          <w:rFonts w:cs="Times New Roman"/>
          <w:szCs w:val="24"/>
        </w:rPr>
        <w:t>Valeriano</w:t>
      </w:r>
      <w:proofErr w:type="spellEnd"/>
      <w:r>
        <w:rPr>
          <w:rFonts w:cs="Times New Roman"/>
          <w:szCs w:val="24"/>
        </w:rPr>
        <w:t xml:space="preserve"> and Maness, “The Dynamics of Cyber Conflict between Rival Antagonists, 2001-2011”; Adam Casey and Lucan Ahmad Way, “Russian Electoral Interventions, 1991-2017” (Scholars Portal </w:t>
      </w:r>
      <w:proofErr w:type="spellStart"/>
      <w:r>
        <w:rPr>
          <w:rFonts w:cs="Times New Roman"/>
          <w:szCs w:val="24"/>
        </w:rPr>
        <w:t>Dataverse</w:t>
      </w:r>
      <w:proofErr w:type="spellEnd"/>
      <w:r>
        <w:rPr>
          <w:rFonts w:cs="Times New Roman"/>
          <w:szCs w:val="24"/>
        </w:rPr>
        <w:t xml:space="preserve">, 2017), https://doi.org/10.5683/SP/BYRQQS. Data by Nadiya </w:t>
      </w:r>
      <w:proofErr w:type="spellStart"/>
      <w:r>
        <w:rPr>
          <w:rFonts w:cs="Times New Roman"/>
          <w:szCs w:val="24"/>
        </w:rPr>
        <w:t>Kostyuk</w:t>
      </w:r>
      <w:proofErr w:type="spellEnd"/>
      <w:r>
        <w:rPr>
          <w:rFonts w:cs="Times New Roman"/>
          <w:szCs w:val="24"/>
        </w:rPr>
        <w:t xml:space="preserve"> and Yuri M. Zhukov, “Invisible Digital Front: Can Cyber Attacks Shape Battlefield </w:t>
      </w:r>
      <w:proofErr w:type="gramStart"/>
      <w:r>
        <w:rPr>
          <w:rFonts w:cs="Times New Roman"/>
          <w:szCs w:val="24"/>
        </w:rPr>
        <w:t>Events?,</w:t>
      </w:r>
      <w:proofErr w:type="gramEnd"/>
      <w:r>
        <w:rPr>
          <w:rFonts w:cs="Times New Roman"/>
          <w:szCs w:val="24"/>
        </w:rPr>
        <w:t xml:space="preserve">” </w:t>
      </w:r>
      <w:r>
        <w:rPr>
          <w:rFonts w:cs="Times New Roman"/>
          <w:i/>
          <w:iCs/>
          <w:szCs w:val="24"/>
        </w:rPr>
        <w:t>Journal of Conflict Resolution</w:t>
      </w:r>
      <w:r>
        <w:rPr>
          <w:rFonts w:cs="Times New Roman"/>
          <w:szCs w:val="24"/>
        </w:rPr>
        <w:t xml:space="preserve"> 63, no. 2 (2019): 317–47, https://doi.org/10.1177/0022002717737138 is too narrowly focused on cyber-attacks in Ukraine.</w:t>
      </w:r>
    </w:p>
  </w:footnote>
  <w:footnote w:id="76">
    <w:p w:rsidR="000A77B7" w:rsidRDefault="00470E9F">
      <w:pPr>
        <w:pStyle w:val="FootnoteText"/>
      </w:pPr>
      <w:r>
        <w:rPr>
          <w:rStyle w:val="FootnoteCharacters"/>
        </w:rPr>
        <w:footnoteRef/>
      </w:r>
      <w:r>
        <w:rPr>
          <w:rStyle w:val="FootnoteCharacters"/>
        </w:rPr>
        <w:tab/>
      </w:r>
      <w:r>
        <w:t xml:space="preserve"> Our unit of analysis is country-year. </w:t>
      </w:r>
      <w:r>
        <w:rPr>
          <w:lang w:val="en-CA"/>
        </w:rPr>
        <w:t>See the data appendix to this article for further discussion.</w:t>
      </w:r>
    </w:p>
  </w:footnote>
  <w:footnote w:id="7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NMEexTA","properties":{"formattedCitation":"David J Singer, Stuart Bremer, and John Stuckey, \\uc0\\u8220{}Capability Distribution, Uncertainty, and Major Power War, 1820-1965,\\uc0\\u8221{} in {\\i{}Peace, War, and Numbers}, by Bruce M. Russett (Sage Publications, 1972), 19\\uc0\\u8211{}48.","plainCitation":"David J Singer, Stuart Bremer, and John Stuckey, “Capability Distribution, Uncertainty, and Major Power War, 1820-1965,” in Peace, War, and Numbers, by Bruce M. Russett (Sage Publications, 1972), 19–48.","noteIndex":79},"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 M."}],"author":[{"family":"Singer","given":"David J"},{"family":"Bremer","given":"Stuart"},{"family":"Stuckey","given":"John"}],"issued":{"date-parts":[["1972"]]}}}],"schema":"https://github.com/citation-style-language/schema/raw/master/csl-citation.json"}</w:instrText>
      </w:r>
      <w:r>
        <w:fldChar w:fldCharType="end"/>
      </w:r>
      <w:bookmarkStart w:id="82" w:name="__Fieldmark__2823_673422073"/>
      <w:bookmarkEnd w:id="82"/>
      <w:r>
        <w:rPr>
          <w:rFonts w:cs="Times New Roman"/>
          <w:szCs w:val="24"/>
        </w:rPr>
        <w:t xml:space="preserve">David J Singer, Stuart Bremer, and John Stuckey, “Capability Distribution, Uncertainty, and Major Power War, 1820-1965,” in </w:t>
      </w:r>
      <w:r>
        <w:rPr>
          <w:rFonts w:cs="Times New Roman"/>
          <w:i/>
          <w:iCs/>
          <w:szCs w:val="24"/>
        </w:rPr>
        <w:t>Peace, War, and Numbers</w:t>
      </w:r>
      <w:r>
        <w:rPr>
          <w:rFonts w:cs="Times New Roman"/>
          <w:szCs w:val="24"/>
        </w:rPr>
        <w:t xml:space="preserve">, by Bruce M. </w:t>
      </w:r>
      <w:proofErr w:type="spellStart"/>
      <w:r>
        <w:rPr>
          <w:rFonts w:cs="Times New Roman"/>
          <w:szCs w:val="24"/>
        </w:rPr>
        <w:t>Russett</w:t>
      </w:r>
      <w:proofErr w:type="spellEnd"/>
      <w:r>
        <w:rPr>
          <w:rFonts w:cs="Times New Roman"/>
          <w:szCs w:val="24"/>
        </w:rPr>
        <w:t xml:space="preserve"> (Sage Publications, 1972), 19–48.</w:t>
      </w:r>
    </w:p>
  </w:footnote>
  <w:footnote w:id="7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pmv2QNdX","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8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w:instrText>
      </w:r>
      <w:r>
        <w:fldChar w:fldCharType="end"/>
      </w:r>
      <w:bookmarkStart w:id="86" w:name="__Fieldmark__2927_673422073"/>
      <w:bookmarkEnd w:id="86"/>
      <w:r>
        <w:rPr>
          <w:rFonts w:cs="Times New Roman"/>
          <w:szCs w:val="24"/>
        </w:rPr>
        <w:t xml:space="preserve">Andrew Bennett and Colin Elman, “Case Study Methods in the International Relations Subfield,” </w:t>
      </w:r>
      <w:r>
        <w:rPr>
          <w:rFonts w:cs="Times New Roman"/>
          <w:i/>
          <w:iCs/>
          <w:szCs w:val="24"/>
        </w:rPr>
        <w:t>Comparative Political Studies</w:t>
      </w:r>
      <w:r>
        <w:rPr>
          <w:rFonts w:cs="Times New Roman"/>
          <w:szCs w:val="24"/>
        </w:rPr>
        <w:t xml:space="preserve"> 40, no. 2 (February 2007): 170–95, https://doi.org/10.1177/0010414006296346.</w:t>
      </w:r>
    </w:p>
  </w:footnote>
  <w:footnote w:id="7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6f2YBo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w:instrText>
      </w:r>
      <w:r>
        <w:fldChar w:fldCharType="end"/>
      </w:r>
      <w:bookmarkStart w:id="87" w:name="__Fieldmark__2952_673422073"/>
      <w:bookmarkEnd w:id="87"/>
      <w:r>
        <w:rPr>
          <w:rFonts w:cs="Times New Roman"/>
          <w:szCs w:val="24"/>
        </w:rPr>
        <w:t xml:space="preserve">Driscoll and </w:t>
      </w:r>
      <w:proofErr w:type="spellStart"/>
      <w:r>
        <w:rPr>
          <w:rFonts w:cs="Times New Roman"/>
          <w:szCs w:val="24"/>
        </w:rPr>
        <w:t>Maliniak</w:t>
      </w:r>
      <w:proofErr w:type="spellEnd"/>
      <w:r>
        <w:rPr>
          <w:rFonts w:cs="Times New Roman"/>
          <w:szCs w:val="24"/>
        </w:rPr>
        <w:t xml:space="preserve">, “With Friends Like These”; Elias </w:t>
      </w:r>
      <w:proofErr w:type="spellStart"/>
      <w:r>
        <w:rPr>
          <w:rFonts w:cs="Times New Roman"/>
          <w:szCs w:val="24"/>
        </w:rPr>
        <w:t>Götz</w:t>
      </w:r>
      <w:proofErr w:type="spellEnd"/>
      <w:r>
        <w:rPr>
          <w:rFonts w:cs="Times New Roman"/>
          <w:szCs w:val="24"/>
        </w:rPr>
        <w:t xml:space="preserve">, “Putin, the State, and War: The Causes of Russia’s Near Abroad Assertion Revisited,” </w:t>
      </w:r>
      <w:r>
        <w:rPr>
          <w:rFonts w:cs="Times New Roman"/>
          <w:i/>
          <w:iCs/>
          <w:szCs w:val="24"/>
        </w:rPr>
        <w:t>International Studies Review</w:t>
      </w:r>
      <w:r>
        <w:rPr>
          <w:rFonts w:cs="Times New Roman"/>
          <w:szCs w:val="24"/>
        </w:rPr>
        <w:t xml:space="preserve"> 19, no. 2 (June 1, 2017): 228–53, https://doi.org/10.1093/isr/viw009.</w:t>
      </w:r>
    </w:p>
  </w:footnote>
  <w:footnote w:id="80">
    <w:p w:rsidR="000A77B7" w:rsidRDefault="00470E9F">
      <w:pPr>
        <w:spacing w:after="0" w:line="240" w:lineRule="auto"/>
      </w:pPr>
      <w:r>
        <w:rPr>
          <w:rStyle w:val="FootnoteCharacters"/>
        </w:rPr>
        <w:footnoteRef/>
      </w:r>
      <w:r>
        <w:rPr>
          <w:rStyle w:val="FootnoteCharacters"/>
        </w:rPr>
        <w:tab/>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81">
    <w:p w:rsidR="000A77B7" w:rsidRDefault="00470E9F">
      <w:pPr>
        <w:pStyle w:val="FootnoteText"/>
      </w:pPr>
      <w:r>
        <w:rPr>
          <w:rStyle w:val="FootnoteCharacters"/>
        </w:rPr>
        <w:footnoteRef/>
      </w:r>
      <w:r>
        <w:rPr>
          <w:rStyle w:val="FootnoteCharacters"/>
        </w:rPr>
        <w:tab/>
      </w:r>
      <w:r>
        <w:t xml:space="preserve"> Although not considered in detail here, Russian operations in outside cases like Kosovo and Chechnya are consistent with the deterrence gradient.</w:t>
      </w:r>
    </w:p>
  </w:footnote>
  <w:footnote w:id="8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p9Itu5d","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4},"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w:instrText>
      </w:r>
      <w:r>
        <w:fldChar w:fldCharType="end"/>
      </w:r>
      <w:bookmarkStart w:id="89" w:name="__Fieldmark__3125_673422073"/>
      <w:bookmarkEnd w:id="89"/>
      <w:r>
        <w:rPr>
          <w:rFonts w:cs="Times New Roman"/>
          <w:szCs w:val="24"/>
        </w:rPr>
        <w:t xml:space="preserve">Joshua Davis, “Hackers Take Down the Most Wired Country in Europe,” </w:t>
      </w:r>
      <w:r>
        <w:rPr>
          <w:rFonts w:cs="Times New Roman"/>
          <w:i/>
          <w:iCs/>
          <w:szCs w:val="24"/>
        </w:rPr>
        <w:t>Wired</w:t>
      </w:r>
      <w:r>
        <w:rPr>
          <w:rFonts w:cs="Times New Roman"/>
          <w:szCs w:val="24"/>
        </w:rPr>
        <w:t>, August 21, 2007, https://www.wired.com/2007/08/ff-estonia/.</w:t>
      </w:r>
    </w:p>
  </w:footnote>
  <w:footnote w:id="8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DHPgKtzz","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w:instrText>
      </w:r>
      <w:r>
        <w:fldChar w:fldCharType="end"/>
      </w:r>
      <w:bookmarkStart w:id="90" w:name="__Fieldmark__3141_673422073"/>
      <w:bookmarkEnd w:id="90"/>
      <w:r>
        <w:rPr>
          <w:rFonts w:cs="Times New Roman"/>
          <w:szCs w:val="24"/>
        </w:rPr>
        <w:t xml:space="preserve">Ian Traynor, “Russia Accused of Unleashing Cyberwar to Disable Estonia,” </w:t>
      </w:r>
      <w:r>
        <w:rPr>
          <w:rFonts w:cs="Times New Roman"/>
          <w:i/>
          <w:iCs/>
          <w:szCs w:val="24"/>
        </w:rPr>
        <w:t>The Guardian</w:t>
      </w:r>
      <w:r>
        <w:rPr>
          <w:rFonts w:cs="Times New Roman"/>
          <w:szCs w:val="24"/>
        </w:rPr>
        <w:t>, May 17, 2007, sec. World news, https://www.theguardian.com/world/2007/may/17/topstories3.russia.</w:t>
      </w:r>
    </w:p>
  </w:footnote>
  <w:footnote w:id="8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t7Av1wb","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6},"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w:instrText>
      </w:r>
      <w:r>
        <w:fldChar w:fldCharType="end"/>
      </w:r>
      <w:bookmarkStart w:id="91" w:name="__Fieldmark__3159_673422073"/>
      <w:bookmarkEnd w:id="91"/>
      <w:r>
        <w:rPr>
          <w:rFonts w:cs="Times New Roman"/>
          <w:szCs w:val="24"/>
        </w:rPr>
        <w:t xml:space="preserve">Andreas Schmidt, “The Estonian Cyberattacks,” in </w:t>
      </w:r>
      <w:r>
        <w:rPr>
          <w:rFonts w:cs="Times New Roman"/>
          <w:i/>
          <w:iCs/>
          <w:szCs w:val="24"/>
        </w:rPr>
        <w:t>A Fierce Domain: Conflict in Cyberspace, 1986 to 2012</w:t>
      </w:r>
      <w:r>
        <w:rPr>
          <w:rFonts w:cs="Times New Roman"/>
          <w:szCs w:val="24"/>
        </w:rPr>
        <w:t>, ed. Jason Healey (Cyber Conflict Studies Association, 2013), 174–93.</w:t>
      </w:r>
    </w:p>
  </w:footnote>
  <w:footnote w:id="8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0Ar4Dyl","properties":{"formattedCitation":"Vincent Joubert, \\uc0\\u8220{}Five Years after Estonia\\uc0\\u8217{}s Cyber Attacks: Lessons Learned for NATO?\\uc0\\u8221{} (NATO Defense College, 2012), JSTOR, https://www.jstor.org/stable/resrep10366.","plainCitation":"Vincent Joubert, “Five Years after Estonia’s Cyber Attacks: Lessons Learned for NATO?” (NATO Defense College, 2012), JSTOR, https://www.jstor.org/stable/resrep10366.","noteIndex":87},"citationItems":[{"id":17774,"uris":["http://zotero.org/users/2506258/items/RFJXZ8TU"],"uri":["http://zotero.org/users/2506258/items/RFJXZ8TU"],"itemData":{"id":17774,"type":"report","title":"Five years after Estonia’s cyber attacks: lessons learned for NATO?","publisher":"NATO Defense College","source":"JSTOR","archive":"JSTOR","URL":"https://www.jstor.org/stable/resrep10366","title-short":"Five years after Estonia’s cyber attacks","author":[{"family":"Joubert","given":"Vincent"}],"issued":{"date-parts":[["2012"]]},"accessed":{"date-parts":[["2019",2,3]]}}}],"schema":"https://github.com/citation-style-language/schema/raw/master/csl-citation.json"}</w:instrText>
      </w:r>
      <w:r>
        <w:fldChar w:fldCharType="end"/>
      </w:r>
      <w:bookmarkStart w:id="92" w:name="__Fieldmark__3182_673422073"/>
      <w:bookmarkEnd w:id="92"/>
      <w:r>
        <w:rPr>
          <w:rFonts w:cs="Times New Roman"/>
          <w:szCs w:val="24"/>
        </w:rPr>
        <w:t>Vincent Joubert, “Five Years after Estonia’s Cyber Attacks: Lessons Learned for NATO?” (NATO Defense College, 2012), JSTOR, https://www.jstor.org/stable/resrep10366.</w:t>
      </w:r>
    </w:p>
  </w:footnote>
  <w:footnote w:id="8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o0RmXcQ","properties":{"formattedCitation":"Carson, {\\i{}Secret Wars}.","plainCitation":"Carson, Secret Wars.","noteIndex":88},"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fldChar w:fldCharType="end"/>
      </w:r>
      <w:bookmarkStart w:id="93" w:name="__Fieldmark__3194_673422073"/>
      <w:bookmarkEnd w:id="93"/>
      <w:r>
        <w:rPr>
          <w:rFonts w:cs="Times New Roman"/>
          <w:szCs w:val="24"/>
        </w:rPr>
        <w:t xml:space="preserve">Carson, </w:t>
      </w:r>
      <w:r>
        <w:rPr>
          <w:rFonts w:cs="Times New Roman"/>
          <w:i/>
          <w:iCs/>
          <w:szCs w:val="24"/>
        </w:rPr>
        <w:t>Secret Wars</w:t>
      </w:r>
      <w:r>
        <w:rPr>
          <w:rFonts w:cs="Times New Roman"/>
          <w:szCs w:val="24"/>
        </w:rPr>
        <w:t>.</w:t>
      </w:r>
    </w:p>
  </w:footnote>
  <w:footnote w:id="8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3SJDVew0","properties":{"formattedCitation":"Ronald J. Deibert, Rafal Rohozinski, and Masashi Crete-Nishihata, \\uc0\\u8220{}Cyclones in Cyberspace: Information Shaping and Denial in the 2008 Russia\\uc0\\u8211{}Georgia War,\\uc0\\u8221{} {\\i{}Security Dialogue} 43, no. 1 (February 1, 2012): 3\\uc0\\u8211{}24, https://doi.org/10.1177/0967010611431079.","plainCitation":"Ronald J. Deibert, Rafal Rohozinski, and Masashi Crete-Nishihata, “Cyclones in Cyberspace: Information Shaping and Denial in the 2008 Russia–Georgia War,” Security Dialogue 43, no. 1 (February 1, 2012): 3–24, https://doi.org/10.1177/0967010611431079.","noteIndex":89},"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 J."},{"family":"Rohozinski","given":"Rafal"},{"family":"Crete-Nishihata","given":"Masashi"}],"issued":{"date-parts":[["2012",2,1]]}}}],"schema":"https://github.com/citation-style-language/schema/raw/master/csl-citation.json"}</w:instrText>
      </w:r>
      <w:r>
        <w:fldChar w:fldCharType="end"/>
      </w:r>
      <w:bookmarkStart w:id="95" w:name="__Fieldmark__3215_673422073"/>
      <w:bookmarkEnd w:id="95"/>
      <w:r>
        <w:rPr>
          <w:rFonts w:cs="Times New Roman"/>
          <w:szCs w:val="24"/>
        </w:rPr>
        <w:t xml:space="preserve">Ronald J. </w:t>
      </w:r>
      <w:proofErr w:type="spellStart"/>
      <w:r>
        <w:rPr>
          <w:rFonts w:cs="Times New Roman"/>
          <w:szCs w:val="24"/>
        </w:rPr>
        <w:t>Deibert</w:t>
      </w:r>
      <w:proofErr w:type="spellEnd"/>
      <w:r>
        <w:rPr>
          <w:rFonts w:cs="Times New Roman"/>
          <w:szCs w:val="24"/>
        </w:rPr>
        <w:t xml:space="preserve">, </w:t>
      </w:r>
      <w:proofErr w:type="spellStart"/>
      <w:r>
        <w:rPr>
          <w:rFonts w:cs="Times New Roman"/>
          <w:szCs w:val="24"/>
        </w:rPr>
        <w:t>Rafal</w:t>
      </w:r>
      <w:proofErr w:type="spellEnd"/>
      <w:r>
        <w:rPr>
          <w:rFonts w:cs="Times New Roman"/>
          <w:szCs w:val="24"/>
        </w:rPr>
        <w:t xml:space="preserve"> </w:t>
      </w:r>
      <w:proofErr w:type="spellStart"/>
      <w:r>
        <w:rPr>
          <w:rFonts w:cs="Times New Roman"/>
          <w:szCs w:val="24"/>
        </w:rPr>
        <w:t>Rohozinski</w:t>
      </w:r>
      <w:proofErr w:type="spellEnd"/>
      <w:r>
        <w:rPr>
          <w:rFonts w:cs="Times New Roman"/>
          <w:szCs w:val="24"/>
        </w:rPr>
        <w:t>, and Masashi Crete-</w:t>
      </w:r>
      <w:proofErr w:type="spellStart"/>
      <w:r>
        <w:rPr>
          <w:rFonts w:cs="Times New Roman"/>
          <w:szCs w:val="24"/>
        </w:rPr>
        <w:t>Nishihata</w:t>
      </w:r>
      <w:proofErr w:type="spellEnd"/>
      <w:r>
        <w:rPr>
          <w:rFonts w:cs="Times New Roman"/>
          <w:szCs w:val="24"/>
        </w:rPr>
        <w:t xml:space="preserve">, “Cyclones in Cyberspace: Information Shaping and Denial in the 2008 Russia–Georgia War,” </w:t>
      </w:r>
      <w:r>
        <w:rPr>
          <w:rFonts w:cs="Times New Roman"/>
          <w:i/>
          <w:iCs/>
          <w:szCs w:val="24"/>
        </w:rPr>
        <w:t>Security Dialogue</w:t>
      </w:r>
      <w:r>
        <w:rPr>
          <w:rFonts w:cs="Times New Roman"/>
          <w:szCs w:val="24"/>
        </w:rPr>
        <w:t xml:space="preserve"> 43, no. 1 (February 1, 2012): 3–24, https://doi.org/10.1177/0967010611431079.</w:t>
      </w:r>
    </w:p>
  </w:footnote>
  <w:footnote w:id="8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s65B2NP","properties":{"formattedCitation":"Driscoll and Maliniak, \\uc0\\u8220{}With Friends Like These.\\uc0\\u8221{}","plainCitation":"Driscoll and Maliniak, “With Friends Like These.”","noteIndex":9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96" w:name="__Fieldmark__3236_673422073"/>
      <w:bookmarkEnd w:id="96"/>
      <w:r>
        <w:rPr>
          <w:rFonts w:cs="Times New Roman"/>
          <w:szCs w:val="24"/>
        </w:rPr>
        <w:t xml:space="preserve">Driscoll and </w:t>
      </w:r>
      <w:proofErr w:type="spellStart"/>
      <w:r>
        <w:rPr>
          <w:rFonts w:cs="Times New Roman"/>
          <w:szCs w:val="24"/>
        </w:rPr>
        <w:t>Maliniak</w:t>
      </w:r>
      <w:proofErr w:type="spellEnd"/>
      <w:r>
        <w:rPr>
          <w:rFonts w:cs="Times New Roman"/>
          <w:szCs w:val="24"/>
        </w:rPr>
        <w:t>, “With Friends Like These.”</w:t>
      </w:r>
    </w:p>
  </w:footnote>
  <w:footnote w:id="8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8d6cel3P","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1},"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w:instrText>
      </w:r>
      <w:r>
        <w:fldChar w:fldCharType="end"/>
      </w:r>
      <w:bookmarkStart w:id="97" w:name="__Fieldmark__3249_673422073"/>
      <w:bookmarkEnd w:id="97"/>
      <w:r>
        <w:rPr>
          <w:rFonts w:cs="Times New Roman"/>
          <w:szCs w:val="24"/>
        </w:rPr>
        <w:t xml:space="preserve">Paulo </w:t>
      </w:r>
      <w:proofErr w:type="spellStart"/>
      <w:r>
        <w:rPr>
          <w:rFonts w:cs="Times New Roman"/>
          <w:szCs w:val="24"/>
        </w:rPr>
        <w:t>Shakarian</w:t>
      </w:r>
      <w:proofErr w:type="spellEnd"/>
      <w:r>
        <w:rPr>
          <w:rFonts w:cs="Times New Roman"/>
          <w:szCs w:val="24"/>
        </w:rPr>
        <w:t xml:space="preserve">, “The 2008 Russian Cyber Campaign against Georgia,” </w:t>
      </w:r>
      <w:r>
        <w:rPr>
          <w:rFonts w:cs="Times New Roman"/>
          <w:i/>
          <w:iCs/>
          <w:szCs w:val="24"/>
        </w:rPr>
        <w:t>Military Review</w:t>
      </w:r>
      <w:r>
        <w:rPr>
          <w:rFonts w:cs="Times New Roman"/>
          <w:szCs w:val="24"/>
        </w:rPr>
        <w:t xml:space="preserve"> 91, no. 6 (November 1, 2011): 63; Michael </w:t>
      </w:r>
      <w:proofErr w:type="spellStart"/>
      <w:r>
        <w:rPr>
          <w:rFonts w:cs="Times New Roman"/>
          <w:szCs w:val="24"/>
        </w:rPr>
        <w:t>Brecher</w:t>
      </w:r>
      <w:proofErr w:type="spellEnd"/>
      <w:r>
        <w:rPr>
          <w:rFonts w:cs="Times New Roman"/>
          <w:szCs w:val="24"/>
        </w:rPr>
        <w:t xml:space="preserve"> et al., “International Crisis Behavior Data Codebook,” Codebook, 2017, http://sites.duke.edu/icbdata/data-collections/.</w:t>
      </w:r>
    </w:p>
  </w:footnote>
  <w:footnote w:id="9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86LDr9fu","properties":{"formattedCitation":"Driscoll and Maliniak, \\uc0\\u8220{}With Friends Like These.\\uc0\\u8221{}","plainCitation":"Driscoll and Maliniak, “With Friends Like These.”","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98" w:name="__Fieldmark__3273_673422073"/>
      <w:bookmarkEnd w:id="98"/>
      <w:r>
        <w:rPr>
          <w:rFonts w:cs="Times New Roman"/>
          <w:szCs w:val="24"/>
        </w:rPr>
        <w:t xml:space="preserve">Driscoll and </w:t>
      </w:r>
      <w:proofErr w:type="spellStart"/>
      <w:r>
        <w:rPr>
          <w:rFonts w:cs="Times New Roman"/>
          <w:szCs w:val="24"/>
        </w:rPr>
        <w:t>Maliniak</w:t>
      </w:r>
      <w:proofErr w:type="spellEnd"/>
      <w:r>
        <w:rPr>
          <w:rFonts w:cs="Times New Roman"/>
          <w:szCs w:val="24"/>
        </w:rPr>
        <w:t>, “With Friends Like These.”</w:t>
      </w:r>
    </w:p>
  </w:footnote>
  <w:footnote w:id="9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7oLv6h4","properties":{"formattedCitation":"Driscoll and Maliniak.","plainCitation":"Driscoll and Maliniak.","noteIndex":93},"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100" w:name="__Fieldmark__3320_673422073"/>
      <w:bookmarkEnd w:id="100"/>
      <w:r>
        <w:t xml:space="preserve">Driscoll and </w:t>
      </w:r>
      <w:proofErr w:type="spellStart"/>
      <w:r>
        <w:t>Maliniak</w:t>
      </w:r>
      <w:proofErr w:type="spellEnd"/>
      <w:r>
        <w:t>.</w:t>
      </w:r>
    </w:p>
  </w:footnote>
  <w:footnote w:id="9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09kkSLm","properties":{"formattedCitation":"Erik A. Gartzke and Koji Kagotani, \\uc0\\u8220{}Being There: U.S. Troop Deployments, Force Posture and Alliance Reliability\\uc0\\u8221{} (Working Paper, 2017).","plainCitation":"Erik A. Gartzke and Koji Kagotani, “Being There: U.S. Troop Deployments, Force Posture and Alliance Reliability” (Working Paper, 2017).","noteIndex":94},"citationItems":[{"id":17843,"uris":["http://zotero.org/users/2506258/items/NYL4RMAG"],"uri":["http://zotero.org/users/2506258/items/NYL4RMAG"],"itemData":{"id":17843,"type":"manuscript","title":"Being There: U.S. Troop Deployments, Force Posture and Alliance Reliability","genre":"Working Paper","author":[{"family":"Gartzke","given":"Erik A."},{"family":"Kagotani","given":"Koji"}],"issued":{"date-parts":[["2017"]]}}}],"schema":"https://github.com/citation-style-language/schema/raw/master/csl-citation.json"}</w:instrText>
      </w:r>
      <w:r>
        <w:fldChar w:fldCharType="end"/>
      </w:r>
      <w:bookmarkStart w:id="101" w:name="__Fieldmark__3348_673422073"/>
      <w:bookmarkEnd w:id="101"/>
      <w:r>
        <w:rPr>
          <w:rFonts w:cs="Times New Roman"/>
          <w:szCs w:val="24"/>
        </w:rPr>
        <w:t xml:space="preserve">Erik A. Gartzke and Koji </w:t>
      </w:r>
      <w:proofErr w:type="spellStart"/>
      <w:r>
        <w:rPr>
          <w:rFonts w:cs="Times New Roman"/>
          <w:szCs w:val="24"/>
        </w:rPr>
        <w:t>Kagotani</w:t>
      </w:r>
      <w:proofErr w:type="spellEnd"/>
      <w:r>
        <w:rPr>
          <w:rFonts w:cs="Times New Roman"/>
          <w:szCs w:val="24"/>
        </w:rPr>
        <w:t>, “Being There: U.S. Troop Deployments, Force Posture and Alliance Reliability” (Working Paper, 2017).</w:t>
      </w:r>
    </w:p>
  </w:footnote>
  <w:footnote w:id="9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ZabEPBoU","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5},"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w:instrText>
      </w:r>
      <w:r>
        <w:fldChar w:fldCharType="end"/>
      </w:r>
      <w:bookmarkStart w:id="102" w:name="__Fieldmark__3368_673422073"/>
      <w:bookmarkEnd w:id="102"/>
      <w:r>
        <w:rPr>
          <w:rFonts w:cs="Times New Roman"/>
          <w:szCs w:val="24"/>
        </w:rPr>
        <w:t xml:space="preserve">Laura Smith-Spark and James Masters, “Missile That Downed MH17 from ‘Russian Brigade,’” </w:t>
      </w:r>
      <w:r>
        <w:rPr>
          <w:rFonts w:cs="Times New Roman"/>
          <w:i/>
          <w:iCs/>
          <w:szCs w:val="24"/>
        </w:rPr>
        <w:t>CNN</w:t>
      </w:r>
      <w:r>
        <w:rPr>
          <w:rFonts w:cs="Times New Roman"/>
          <w:szCs w:val="24"/>
        </w:rPr>
        <w:t>, May 24, 2018, https://edition.cnn.com/2018/05/24/europe/mh17-plane-netherlands-russia-intl/index.html.</w:t>
      </w:r>
    </w:p>
  </w:footnote>
  <w:footnote w:id="9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K69tqJW","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6},"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fldChar w:fldCharType="end"/>
      </w:r>
      <w:bookmarkStart w:id="103" w:name="__Fieldmark__3387_673422073"/>
      <w:bookmarkEnd w:id="103"/>
      <w:r>
        <w:rPr>
          <w:rFonts w:cs="Times New Roman"/>
          <w:szCs w:val="24"/>
        </w:rPr>
        <w:t>Jesse Driscoll and Zachary Steinert-</w:t>
      </w:r>
      <w:proofErr w:type="spellStart"/>
      <w:r>
        <w:rPr>
          <w:rFonts w:cs="Times New Roman"/>
          <w:szCs w:val="24"/>
        </w:rPr>
        <w:t>Threlkeld</w:t>
      </w:r>
      <w:proofErr w:type="spellEnd"/>
      <w:r>
        <w:rPr>
          <w:rFonts w:cs="Times New Roman"/>
          <w:szCs w:val="24"/>
        </w:rPr>
        <w:t>, “Social Media and Russian Territorial Irredentism: Some Facts and a Conjecture” (Working Paper, 2019).</w:t>
      </w:r>
    </w:p>
  </w:footnote>
  <w:footnote w:id="9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igZFEAc","properties":{"formattedCitation":"Carson, {\\i{}Secret Wars}.","plainCitation":"Carson, Secret Wars.","noteIndex":9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fldChar w:fldCharType="end"/>
      </w:r>
      <w:bookmarkStart w:id="104" w:name="__Fieldmark__3400_673422073"/>
      <w:bookmarkEnd w:id="104"/>
      <w:r>
        <w:rPr>
          <w:rFonts w:cs="Times New Roman"/>
          <w:szCs w:val="24"/>
        </w:rPr>
        <w:t xml:space="preserve">Carson, </w:t>
      </w:r>
      <w:r>
        <w:rPr>
          <w:rFonts w:cs="Times New Roman"/>
          <w:i/>
          <w:iCs/>
          <w:szCs w:val="24"/>
        </w:rPr>
        <w:t>Secret Wars</w:t>
      </w:r>
      <w:r>
        <w:rPr>
          <w:rFonts w:cs="Times New Roman"/>
          <w:szCs w:val="24"/>
        </w:rPr>
        <w:t>.</w:t>
      </w:r>
    </w:p>
  </w:footnote>
  <w:footnote w:id="9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9mtDa0bH","properties":{"formattedCitation":"Brantly, Cal, and Winkelstein, \\uc0\\u8220{}Defending the Borderland: Ukrainian Military Experiences with IO, Cyber, and EW.\\uc0\\u8221{}","plainCitation":"Brantly, Cal, and Winkelstein, “Defending the Borderland: Ukrainian Military Experiences with IO, Cyber, and EW.”","noteIndex":98},"citationItems":[{"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schema":"https://github.com/citation-style-language/schema/raw/master/csl-citation.json"}</w:instrText>
      </w:r>
      <w:r>
        <w:fldChar w:fldCharType="end"/>
      </w:r>
      <w:bookmarkStart w:id="105" w:name="__Fieldmark__3424_673422073"/>
      <w:bookmarkEnd w:id="105"/>
      <w:proofErr w:type="spellStart"/>
      <w:r>
        <w:rPr>
          <w:rFonts w:cs="Times New Roman"/>
          <w:szCs w:val="24"/>
        </w:rPr>
        <w:t>Brantly</w:t>
      </w:r>
      <w:proofErr w:type="spellEnd"/>
      <w:r>
        <w:rPr>
          <w:rFonts w:cs="Times New Roman"/>
          <w:szCs w:val="24"/>
        </w:rPr>
        <w:t xml:space="preserve">, Cal, and </w:t>
      </w:r>
      <w:proofErr w:type="spellStart"/>
      <w:r>
        <w:rPr>
          <w:rFonts w:cs="Times New Roman"/>
          <w:szCs w:val="24"/>
        </w:rPr>
        <w:t>Winkelstein</w:t>
      </w:r>
      <w:proofErr w:type="spellEnd"/>
      <w:r>
        <w:rPr>
          <w:rFonts w:cs="Times New Roman"/>
          <w:szCs w:val="24"/>
        </w:rPr>
        <w:t>, “Defending the Borderland: Ukrainian Military Experiences with IO, Cyber, and EW.”</w:t>
      </w:r>
    </w:p>
  </w:footnote>
  <w:footnote w:id="9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hSS0oOl","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9},"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w:instrText>
      </w:r>
      <w:r>
        <w:fldChar w:fldCharType="end"/>
      </w:r>
      <w:bookmarkStart w:id="106" w:name="__Fieldmark__3447_673422073"/>
      <w:bookmarkEnd w:id="106"/>
      <w:r>
        <w:rPr>
          <w:rFonts w:cs="Times New Roman"/>
          <w:szCs w:val="24"/>
        </w:rPr>
        <w:t xml:space="preserve">Kenneth </w:t>
      </w:r>
      <w:proofErr w:type="spellStart"/>
      <w:r>
        <w:rPr>
          <w:rFonts w:cs="Times New Roman"/>
          <w:szCs w:val="24"/>
        </w:rPr>
        <w:t>Geers</w:t>
      </w:r>
      <w:proofErr w:type="spellEnd"/>
      <w:r>
        <w:rPr>
          <w:rFonts w:cs="Times New Roman"/>
          <w:szCs w:val="24"/>
        </w:rPr>
        <w:t xml:space="preserve">, </w:t>
      </w:r>
      <w:r>
        <w:rPr>
          <w:rFonts w:cs="Times New Roman"/>
          <w:i/>
          <w:iCs/>
          <w:szCs w:val="24"/>
        </w:rPr>
        <w:t>Cyber War in Perspective: Russian Aggression against Ukraine</w:t>
      </w:r>
      <w:r>
        <w:rPr>
          <w:rFonts w:cs="Times New Roman"/>
          <w:szCs w:val="24"/>
        </w:rPr>
        <w:t xml:space="preserve"> (CCDCOE, NATO Cooperative Cyber </w:t>
      </w:r>
      <w:proofErr w:type="spellStart"/>
      <w:r>
        <w:rPr>
          <w:rFonts w:cs="Times New Roman"/>
          <w:szCs w:val="24"/>
        </w:rPr>
        <w:t>Defence</w:t>
      </w:r>
      <w:proofErr w:type="spellEnd"/>
      <w:r>
        <w:rPr>
          <w:rFonts w:cs="Times New Roman"/>
          <w:szCs w:val="24"/>
        </w:rPr>
        <w:t xml:space="preserve"> Centre of Excellence, 2015); Marie </w:t>
      </w:r>
      <w:proofErr w:type="spellStart"/>
      <w:r>
        <w:rPr>
          <w:rFonts w:cs="Times New Roman"/>
          <w:szCs w:val="24"/>
        </w:rPr>
        <w:t>Baezner</w:t>
      </w:r>
      <w:proofErr w:type="spellEnd"/>
      <w:r>
        <w:rPr>
          <w:rFonts w:cs="Times New Roman"/>
          <w:szCs w:val="24"/>
        </w:rPr>
        <w:t xml:space="preserve"> and Patrice Robin, “Cyber and Information Warfare in the Ukrainian Conflict,” Report (ETH Zurich, June 2017), https://doi.org/10.3929/ethz-b-000169634; </w:t>
      </w:r>
      <w:proofErr w:type="spellStart"/>
      <w:r>
        <w:rPr>
          <w:rFonts w:cs="Times New Roman"/>
          <w:szCs w:val="24"/>
        </w:rPr>
        <w:t>Brantly</w:t>
      </w:r>
      <w:proofErr w:type="spellEnd"/>
      <w:r>
        <w:rPr>
          <w:rFonts w:cs="Times New Roman"/>
          <w:szCs w:val="24"/>
        </w:rPr>
        <w:t xml:space="preserve">, Cal, and </w:t>
      </w:r>
      <w:proofErr w:type="spellStart"/>
      <w:r>
        <w:rPr>
          <w:rFonts w:cs="Times New Roman"/>
          <w:szCs w:val="24"/>
        </w:rPr>
        <w:t>Winkelstein</w:t>
      </w:r>
      <w:proofErr w:type="spellEnd"/>
      <w:r>
        <w:rPr>
          <w:rFonts w:cs="Times New Roman"/>
          <w:szCs w:val="24"/>
        </w:rPr>
        <w:t xml:space="preserve">, “Defending the Borderland: Ukrainian Military Experiences with IO, Cyber, and EW”; Andy Greenberg, “How An Entire Nation Became Russia’s Test Lab for Cyberwar,” </w:t>
      </w:r>
      <w:r>
        <w:rPr>
          <w:rFonts w:cs="Times New Roman"/>
          <w:i/>
          <w:iCs/>
          <w:szCs w:val="24"/>
        </w:rPr>
        <w:t>Wired</w:t>
      </w:r>
      <w:r>
        <w:rPr>
          <w:rFonts w:cs="Times New Roman"/>
          <w:szCs w:val="24"/>
        </w:rPr>
        <w:t>, June 20, 2017, https://www.wired.com/story/russian-hackers-attack-ukraine/.</w:t>
      </w:r>
    </w:p>
  </w:footnote>
  <w:footnote w:id="9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MOiILb1","properties":{"formattedCitation":"Greenberg, \\uc0\\u8220{}How An Entire Nation Became Russia\\uc0\\u8217{}s Test Lab for Cyberwar.\\uc0\\u8221{}","plainCitation":"Greenberg, “How An Entire Nation Became Russia’s Test Lab for Cyberwar.”","noteIndex":100},"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w:instrText>
      </w:r>
      <w:r>
        <w:fldChar w:fldCharType="end"/>
      </w:r>
      <w:bookmarkStart w:id="107" w:name="__Fieldmark__3469_673422073"/>
      <w:bookmarkEnd w:id="107"/>
      <w:r>
        <w:rPr>
          <w:rFonts w:cs="Times New Roman"/>
          <w:szCs w:val="24"/>
        </w:rPr>
        <w:t xml:space="preserve">Greenberg, “How </w:t>
      </w:r>
      <w:proofErr w:type="gramStart"/>
      <w:r>
        <w:rPr>
          <w:rFonts w:cs="Times New Roman"/>
          <w:szCs w:val="24"/>
        </w:rPr>
        <w:t>An</w:t>
      </w:r>
      <w:proofErr w:type="gramEnd"/>
      <w:r>
        <w:rPr>
          <w:rFonts w:cs="Times New Roman"/>
          <w:szCs w:val="24"/>
        </w:rPr>
        <w:t xml:space="preserve"> Entire Nation Became Russia’s Test Lab for Cyberwar.”</w:t>
      </w:r>
    </w:p>
  </w:footnote>
  <w:footnote w:id="9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sj9Jud5","properties":{"formattedCitation":"Lindsay, \\uc0\\u8220{}Reinventing the Revolution.\\uc0\\u8221{}","plainCitation":"Lindsay, “Reinventing the Revolution.”","noteIndex":101},"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w:instrText>
      </w:r>
      <w:r>
        <w:fldChar w:fldCharType="end"/>
      </w:r>
      <w:bookmarkStart w:id="108" w:name="__Fieldmark__3493_673422073"/>
      <w:bookmarkEnd w:id="108"/>
      <w:r>
        <w:rPr>
          <w:rFonts w:cs="Times New Roman"/>
          <w:szCs w:val="24"/>
        </w:rPr>
        <w:t>Lindsay, “Reinventing the Revolution.”</w:t>
      </w:r>
    </w:p>
  </w:footnote>
  <w:footnote w:id="100">
    <w:p w:rsidR="000A77B7" w:rsidRDefault="00470E9F">
      <w:pPr>
        <w:pStyle w:val="FootnoteText"/>
      </w:pPr>
      <w:r>
        <w:rPr>
          <w:rStyle w:val="FootnoteCharacters"/>
        </w:rPr>
        <w:footnoteRef/>
      </w:r>
      <w:r>
        <w:rPr>
          <w:rStyle w:val="FootnoteCharacters"/>
        </w:rPr>
        <w:tab/>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totaled $10 billion </w:t>
      </w:r>
      <w:r>
        <w:fldChar w:fldCharType="begin"/>
      </w:r>
      <w:r>
        <w:instrText>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noteIndex":102},"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w:instrText>
      </w:r>
      <w:r>
        <w:fldChar w:fldCharType="end"/>
      </w:r>
      <w:bookmarkStart w:id="109" w:name="__Fieldmark__3529_673422073"/>
      <w:bookmarkEnd w:id="109"/>
      <w:r>
        <w:rPr>
          <w:rFonts w:cs="Times New Roman"/>
          <w:szCs w:val="24"/>
          <w:u w:val="dash"/>
        </w:rPr>
        <w:t xml:space="preserve">Andy Greenberg, “The Untold Story of </w:t>
      </w:r>
      <w:proofErr w:type="spellStart"/>
      <w:r>
        <w:rPr>
          <w:rFonts w:cs="Times New Roman"/>
          <w:szCs w:val="24"/>
          <w:u w:val="dash"/>
        </w:rPr>
        <w:t>NotPetya</w:t>
      </w:r>
      <w:proofErr w:type="spellEnd"/>
      <w:r>
        <w:rPr>
          <w:rFonts w:cs="Times New Roman"/>
          <w:szCs w:val="24"/>
          <w:u w:val="dash"/>
        </w:rPr>
        <w:t xml:space="preserve">, the Most Devastating Cyberattack in History,” </w:t>
      </w:r>
      <w:r>
        <w:rPr>
          <w:rFonts w:cs="Times New Roman"/>
          <w:i/>
          <w:iCs/>
          <w:szCs w:val="24"/>
          <w:u w:val="dash"/>
        </w:rPr>
        <w:t>Wired</w:t>
      </w:r>
      <w:r>
        <w:rPr>
          <w:rFonts w:cs="Times New Roman"/>
          <w:szCs w:val="24"/>
          <w:u w:val="dash"/>
        </w:rPr>
        <w:t>, August 22, 2018, https://www.wired.com/story/notpetya-cyberattack-ukraine-russia-code-crashed-the-world/.</w:t>
      </w:r>
    </w:p>
  </w:footnote>
  <w:footnote w:id="10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QwxxAbEI","properties":{"formattedCitation":"Kostyuk and Zhukov, \\uc0\\u8220{}Invisible Digital Front.\\uc0\\u8221{}","plainCitation":"Kostyuk and Zhukov, “Invisible Digital Front.”","noteIndex":10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w:instrText>
      </w:r>
      <w:r>
        <w:fldChar w:fldCharType="end"/>
      </w:r>
      <w:bookmarkStart w:id="110" w:name="__Fieldmark__3551_673422073"/>
      <w:bookmarkEnd w:id="110"/>
      <w:proofErr w:type="spellStart"/>
      <w:r>
        <w:rPr>
          <w:rFonts w:cs="Times New Roman"/>
          <w:szCs w:val="24"/>
        </w:rPr>
        <w:t>Kostyuk</w:t>
      </w:r>
      <w:proofErr w:type="spellEnd"/>
      <w:r>
        <w:rPr>
          <w:rFonts w:cs="Times New Roman"/>
          <w:szCs w:val="24"/>
        </w:rPr>
        <w:t xml:space="preserve"> and Zhukov, “Invisible Digital Front.”</w:t>
      </w:r>
    </w:p>
  </w:footnote>
  <w:footnote w:id="10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22YN4vpU","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fldChar w:fldCharType="end"/>
      </w:r>
      <w:bookmarkStart w:id="111" w:name="__Fieldmark__3567_673422073"/>
      <w:bookmarkEnd w:id="111"/>
      <w:r>
        <w:rPr>
          <w:rFonts w:cs="Times New Roman"/>
          <w:szCs w:val="24"/>
        </w:rPr>
        <w:t>Driscoll and Steinert-</w:t>
      </w:r>
      <w:proofErr w:type="spellStart"/>
      <w:r>
        <w:rPr>
          <w:rFonts w:cs="Times New Roman"/>
          <w:szCs w:val="24"/>
        </w:rPr>
        <w:t>Threlkeld</w:t>
      </w:r>
      <w:proofErr w:type="spellEnd"/>
      <w:r>
        <w:rPr>
          <w:rFonts w:cs="Times New Roman"/>
          <w:szCs w:val="24"/>
        </w:rPr>
        <w:t>, “Social Media and Russian Territorial Irredentism: Some Facts and a Conjecture.”</w:t>
      </w:r>
    </w:p>
  </w:footnote>
  <w:footnote w:id="10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JEMllyM","properties":{"formattedCitation":"Kimberly Marten, \\uc0\\u8220{}Trump and Putin, Through a Glass Darkly,\\uc0\\u8221{} {\\i{}Asia Policy} 23, no. 1 (February 10,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 https://www.hsdl.org/?abstract&amp;did=.","plainCitation":"Kimberly Marten, “Trump and Putin, Through a Glass Darkly,” Asia Policy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noteIndex":105},"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2,10]]}}},{"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w:instrText>
      </w:r>
      <w:r>
        <w:fldChar w:fldCharType="end"/>
      </w:r>
      <w:bookmarkStart w:id="113" w:name="__Fieldmark__3588_673422073"/>
      <w:bookmarkEnd w:id="113"/>
      <w:r>
        <w:rPr>
          <w:rFonts w:cs="Times New Roman"/>
          <w:szCs w:val="24"/>
        </w:rPr>
        <w:t xml:space="preserve">Kimberly Marten, “Trump and Putin, Through a Glass Darkly,” </w:t>
      </w:r>
      <w:r>
        <w:rPr>
          <w:rFonts w:cs="Times New Roman"/>
          <w:i/>
          <w:iCs/>
          <w:szCs w:val="24"/>
        </w:rPr>
        <w:t>Asia Policy</w:t>
      </w:r>
      <w:r>
        <w:rPr>
          <w:rFonts w:cs="Times New Roman"/>
          <w:szCs w:val="24"/>
        </w:rPr>
        <w:t xml:space="preserve"> 23, no. 1 (February 10, 2017): 36–42, https://doi.org/10.1353/asp.2017.0005; Joshua </w:t>
      </w:r>
      <w:proofErr w:type="spellStart"/>
      <w:r>
        <w:rPr>
          <w:rFonts w:cs="Times New Roman"/>
          <w:szCs w:val="24"/>
        </w:rPr>
        <w:t>Rovner</w:t>
      </w:r>
      <w:proofErr w:type="spellEnd"/>
      <w:r>
        <w:rPr>
          <w:rFonts w:cs="Times New Roman"/>
          <w:szCs w:val="24"/>
        </w:rPr>
        <w:t xml:space="preserve"> et al., “Policy Roundtable 1-7: Russia and the 2016 U.S. Presidential Election,” Policy Roundtable, H-Diplo ISSF, March 26, 2017, https://issforum.org/roundtables/policy/1-7-russia; Jensen, </w:t>
      </w:r>
      <w:proofErr w:type="spellStart"/>
      <w:r>
        <w:rPr>
          <w:rFonts w:cs="Times New Roman"/>
          <w:szCs w:val="24"/>
        </w:rPr>
        <w:t>Valeriano</w:t>
      </w:r>
      <w:proofErr w:type="spellEnd"/>
      <w:r>
        <w:rPr>
          <w:rFonts w:cs="Times New Roman"/>
          <w:szCs w:val="24"/>
        </w:rPr>
        <w:t>, and Maness, “Fancy Bears and Digital Trolls”; Robert S. Mueller, “Report On The Investigation Into Russian Interference In The 2016 Presidential Election,” March 1, 2019, https://www.hsdl.org/?abstract&amp;did=.</w:t>
      </w:r>
    </w:p>
  </w:footnote>
  <w:footnote w:id="10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AurnTDS","properties":{"formattedCitation":"David P. Fidler, \\uc0\\u8220{}The U.S. Election Hacks, Cybersecurity, and International Law,\\uc0\\u8221{} {\\i{}AJIL Unbound} 110 (ed 2016): 337\\uc0\\u8211{}42, https://doi.org/10.1017/aju.2017.5.","plainCitation":"David P. Fidler, “The U.S. Election Hacks, Cybersecurity, and International Law,” AJIL Unbound 110 (ed 2016): 337–42, https://doi.org/10.1017/aju.2017.5.","noteIndex":106},"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 P."}],"issued":{"date-parts":[["2016"]],"season":"ed"}}}],"schema":"https://github.com/citation-style-language/schema/raw/master/csl-citation.json"}</w:instrText>
      </w:r>
      <w:r>
        <w:fldChar w:fldCharType="end"/>
      </w:r>
      <w:bookmarkStart w:id="114" w:name="__Fieldmark__3604_673422073"/>
      <w:bookmarkEnd w:id="114"/>
      <w:r>
        <w:rPr>
          <w:rFonts w:cs="Times New Roman"/>
          <w:szCs w:val="24"/>
        </w:rPr>
        <w:t xml:space="preserve">David P. Fidler, “The U.S. Election Hacks, Cybersecurity, and International Law,” </w:t>
      </w:r>
      <w:r>
        <w:rPr>
          <w:rFonts w:cs="Times New Roman"/>
          <w:i/>
          <w:iCs/>
          <w:szCs w:val="24"/>
        </w:rPr>
        <w:t>AJIL Unbound</w:t>
      </w:r>
      <w:r>
        <w:rPr>
          <w:rFonts w:cs="Times New Roman"/>
          <w:szCs w:val="24"/>
        </w:rPr>
        <w:t xml:space="preserve"> 110 (ed 2016): 337–42, https://doi.org/10.1017/aju.2017.5.</w:t>
      </w:r>
    </w:p>
  </w:footnote>
  <w:footnote w:id="10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NLYgd7l","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7},"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w:instrText>
      </w:r>
      <w:r>
        <w:fldChar w:fldCharType="end"/>
      </w:r>
      <w:bookmarkStart w:id="115" w:name="__Fieldmark__3620_673422073"/>
      <w:bookmarkEnd w:id="115"/>
      <w:r>
        <w:rPr>
          <w:rFonts w:cs="Times New Roman"/>
          <w:szCs w:val="24"/>
        </w:rPr>
        <w:t>Office of the Director of National Intelligence, “Assessing Russian Activities and Intentions in Recent US Elections,” Intelligence Community Assessment (Washington, DC: National Intelligence Council, January 6, 2017), https://www.dni.gov/files/documents/ICA_2017_01.pdf.</w:t>
      </w:r>
    </w:p>
  </w:footnote>
  <w:footnote w:id="10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Sgwy6F5","properties":{"formattedCitation":"Renee DiResta et al., \\uc0\\u8220{}The Tactics &amp; Tropes of the Internet Research Agency,\\uc0\\u8221{} Report for United States Senate Select Committee on Intelligence (New Knowledge, December 2018); Philip N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noteIndex":108},"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 N"},{"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w:instrText>
      </w:r>
      <w:r>
        <w:fldChar w:fldCharType="end"/>
      </w:r>
      <w:bookmarkStart w:id="116" w:name="__Fieldmark__3636_673422073"/>
      <w:bookmarkEnd w:id="116"/>
      <w:r>
        <w:rPr>
          <w:rFonts w:cs="Times New Roman"/>
          <w:szCs w:val="24"/>
        </w:rPr>
        <w:t xml:space="preserve">Renee </w:t>
      </w:r>
      <w:proofErr w:type="spellStart"/>
      <w:r>
        <w:rPr>
          <w:rFonts w:cs="Times New Roman"/>
          <w:szCs w:val="24"/>
        </w:rPr>
        <w:t>DiResta</w:t>
      </w:r>
      <w:proofErr w:type="spellEnd"/>
      <w:r>
        <w:rPr>
          <w:rFonts w:cs="Times New Roman"/>
          <w:szCs w:val="24"/>
        </w:rPr>
        <w:t xml:space="preserve">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w:t>
      </w:r>
    </w:p>
  </w:footnote>
  <w:footnote w:id="10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mTkhgiP","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9},"citationItems":[{"id":"I50fQzQx/pGNNQGaf","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w:instrText>
      </w:r>
      <w:r>
        <w:fldChar w:fldCharType="end"/>
      </w:r>
      <w:bookmarkStart w:id="117" w:name="__Fieldmark__3673_673422073"/>
      <w:bookmarkEnd w:id="117"/>
      <w:r>
        <w:rPr>
          <w:rFonts w:cs="Times New Roman"/>
          <w:szCs w:val="24"/>
        </w:rPr>
        <w:t xml:space="preserve">Andrew Gelman and Julia Azari, “19 Things We Learned from the 2016 Election,” </w:t>
      </w:r>
      <w:r>
        <w:rPr>
          <w:rFonts w:cs="Times New Roman"/>
          <w:i/>
          <w:iCs/>
          <w:szCs w:val="24"/>
        </w:rPr>
        <w:t>Statistics and Public Policy</w:t>
      </w:r>
      <w:r>
        <w:rPr>
          <w:rFonts w:cs="Times New Roman"/>
          <w:szCs w:val="24"/>
        </w:rPr>
        <w:t xml:space="preserve"> 4, no. 1 (January 1, 2017): 1–10, https://doi.org/10.1080/2330443X.2017.1356775.</w:t>
      </w:r>
    </w:p>
  </w:footnote>
  <w:footnote w:id="10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u44VltK","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10},"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w:instrText>
      </w:r>
      <w:r>
        <w:fldChar w:fldCharType="end"/>
      </w:r>
      <w:bookmarkStart w:id="118" w:name="__Fieldmark__3689_673422073"/>
      <w:bookmarkEnd w:id="118"/>
      <w:r>
        <w:rPr>
          <w:rFonts w:cs="Times New Roman"/>
          <w:szCs w:val="24"/>
        </w:rPr>
        <w:t xml:space="preserve">John Sides, Michael </w:t>
      </w:r>
      <w:proofErr w:type="spellStart"/>
      <w:r>
        <w:rPr>
          <w:rFonts w:cs="Times New Roman"/>
          <w:szCs w:val="24"/>
        </w:rPr>
        <w:t>Tesler</w:t>
      </w:r>
      <w:proofErr w:type="spellEnd"/>
      <w:r>
        <w:rPr>
          <w:rFonts w:cs="Times New Roman"/>
          <w:szCs w:val="24"/>
        </w:rPr>
        <w:t xml:space="preserve">, and Lynn </w:t>
      </w:r>
      <w:proofErr w:type="spellStart"/>
      <w:r>
        <w:rPr>
          <w:rFonts w:cs="Times New Roman"/>
          <w:szCs w:val="24"/>
        </w:rPr>
        <w:t>Vavreck</w:t>
      </w:r>
      <w:proofErr w:type="spellEnd"/>
      <w:r>
        <w:rPr>
          <w:rFonts w:cs="Times New Roman"/>
          <w:szCs w:val="24"/>
        </w:rPr>
        <w:t xml:space="preserve">, </w:t>
      </w:r>
      <w:r>
        <w:rPr>
          <w:rFonts w:cs="Times New Roman"/>
          <w:i/>
          <w:iCs/>
          <w:szCs w:val="24"/>
        </w:rPr>
        <w:t>Identity Crisis: The 2016 Presidential Campaign and the Battle for the Meaning of America</w:t>
      </w:r>
      <w:r>
        <w:rPr>
          <w:rFonts w:cs="Times New Roman"/>
          <w:szCs w:val="24"/>
        </w:rPr>
        <w:t xml:space="preserve"> (Princeton, NJ: Princeton University Press, 2018).</w:t>
      </w:r>
    </w:p>
  </w:footnote>
  <w:footnote w:id="10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5M71tv23","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1},"citationItems":[{"id":"I50fQzQx/uulJDPDj","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I50fQzQx/ELV3a0K8","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w:instrText>
      </w:r>
      <w:r>
        <w:fldChar w:fldCharType="end"/>
      </w:r>
      <w:bookmarkStart w:id="120" w:name="__Fieldmark__3794_673422073"/>
      <w:bookmarkEnd w:id="120"/>
      <w:r>
        <w:rPr>
          <w:rFonts w:cs="Times New Roman"/>
          <w:szCs w:val="24"/>
        </w:rPr>
        <w:t xml:space="preserve">Paul </w:t>
      </w:r>
      <w:proofErr w:type="spellStart"/>
      <w:r>
        <w:rPr>
          <w:rFonts w:cs="Times New Roman"/>
          <w:szCs w:val="24"/>
        </w:rPr>
        <w:t>Huth</w:t>
      </w:r>
      <w:proofErr w:type="spellEnd"/>
      <w:r>
        <w:rPr>
          <w:rFonts w:cs="Times New Roman"/>
          <w:szCs w:val="24"/>
        </w:rPr>
        <w:t xml:space="preserve"> and Bruce </w:t>
      </w:r>
      <w:proofErr w:type="spellStart"/>
      <w:r>
        <w:rPr>
          <w:rFonts w:cs="Times New Roman"/>
          <w:szCs w:val="24"/>
        </w:rPr>
        <w:t>Russett</w:t>
      </w:r>
      <w:proofErr w:type="spellEnd"/>
      <w:r>
        <w:rPr>
          <w:rFonts w:cs="Times New Roman"/>
          <w:szCs w:val="24"/>
        </w:rPr>
        <w:t xml:space="preserve">, “Deterrence Failure and Crisis Escalation,” </w:t>
      </w:r>
      <w:r>
        <w:rPr>
          <w:rFonts w:cs="Times New Roman"/>
          <w:i/>
          <w:iCs/>
          <w:szCs w:val="24"/>
        </w:rPr>
        <w:t>International Studies Quarterly</w:t>
      </w:r>
      <w:r>
        <w:rPr>
          <w:rFonts w:cs="Times New Roman"/>
          <w:szCs w:val="24"/>
        </w:rPr>
        <w:t xml:space="preserve"> 32, no. 1 (1988): 29–45; Patrick M. Morgan, </w:t>
      </w:r>
      <w:r>
        <w:rPr>
          <w:rFonts w:cs="Times New Roman"/>
          <w:i/>
          <w:iCs/>
          <w:szCs w:val="24"/>
        </w:rPr>
        <w:t>Deterrence Now</w:t>
      </w:r>
      <w:r>
        <w:rPr>
          <w:rFonts w:cs="Times New Roman"/>
          <w:szCs w:val="24"/>
        </w:rPr>
        <w:t xml:space="preserve"> (New York: Cambridge University Press, 2003).</w:t>
      </w:r>
    </w:p>
  </w:footnote>
  <w:footnote w:id="11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lpqOOKn","properties":{"formattedCitation":"Joseph S. Nye, \\uc0\\u8220{}Deterrence and Dissuasion in Cyberspace,\\uc0\\u8221{} {\\i{}International Security} 41, no. 3 (January 1, 2017): 44\\uc0\\u8211{}71, https://doi.org/10.1162/ISEC_a_00266; Lindsay and Gartzke, \\uc0\\u8220{}Coercion through Cyberspace: The Stability-Instability Paradox Revisited\\uc0\\u8221{}; Schneider, \\uc0\\u8220{}Deterrence in and through Cyberspace.\\uc0\\u8221{}","plainCitation":"Joseph S. Nye, “Deterrence and Dissuasion in Cyberspace,” International Security 41, no. 3 (January 1, 2017): 44–71, https://doi.org/10.1162/ISEC_a_00266; Lindsay and Gartzke, “Coercion through Cyberspace: The Stability-Instability Paradox Revisited”; Schneider, “Deterrence in and through Cyberspace.”","noteIndex":112},"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 S."}],"issued":{"date-parts":[["2017",1,1]]}}},{"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w:instrText>
      </w:r>
      <w:r>
        <w:fldChar w:fldCharType="end"/>
      </w:r>
      <w:bookmarkStart w:id="121" w:name="__Fieldmark__3818_673422073"/>
      <w:bookmarkEnd w:id="121"/>
      <w:r>
        <w:rPr>
          <w:rFonts w:cs="Times New Roman"/>
          <w:szCs w:val="24"/>
        </w:rPr>
        <w:t xml:space="preserve">Joseph S. Nye, “Deterrence and Dissuasion in Cyberspace,” </w:t>
      </w:r>
      <w:r>
        <w:rPr>
          <w:rFonts w:cs="Times New Roman"/>
          <w:i/>
          <w:iCs/>
          <w:szCs w:val="24"/>
        </w:rPr>
        <w:t>International Security</w:t>
      </w:r>
      <w:r>
        <w:rPr>
          <w:rFonts w:cs="Times New Roman"/>
          <w:szCs w:val="24"/>
        </w:rPr>
        <w:t xml:space="preserve"> 41, no. 3 (January 1, 2017): 44–71, https://doi.org/10.1162/ISEC_a_00266; Lindsay and Gartzke, “Coercion through Cyberspace: The Stability-Instability Paradox Revisited”; Schneider, “Deterrence in and through Cyberspace.”</w:t>
      </w:r>
    </w:p>
  </w:footnote>
  <w:footnote w:id="11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2K7BZdJ","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3},"citationItems":[{"id":"I50fQzQx/I8jHRxC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I50fQzQx/yInEoYDu","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w:instrText>
      </w:r>
      <w:r>
        <w:fldChar w:fldCharType="end"/>
      </w:r>
      <w:bookmarkStart w:id="123" w:name="__Fieldmark__3889_673422073"/>
      <w:bookmarkEnd w:id="123"/>
      <w:r>
        <w:rPr>
          <w:rFonts w:cs="Times New Roman"/>
          <w:szCs w:val="24"/>
        </w:rPr>
        <w:t xml:space="preserve">Michael McFaul, Stephen </w:t>
      </w:r>
      <w:proofErr w:type="spellStart"/>
      <w:r>
        <w:rPr>
          <w:rFonts w:cs="Times New Roman"/>
          <w:szCs w:val="24"/>
        </w:rPr>
        <w:t>Sestanovich</w:t>
      </w:r>
      <w:proofErr w:type="spellEnd"/>
      <w:r>
        <w:rPr>
          <w:rFonts w:cs="Times New Roman"/>
          <w:szCs w:val="24"/>
        </w:rPr>
        <w:t xml:space="preserve">, and John J. Mearsheimer, “Faulty Powers: Who Started the Ukraine Crisis?,” </w:t>
      </w:r>
      <w:r>
        <w:rPr>
          <w:rFonts w:cs="Times New Roman"/>
          <w:i/>
          <w:iCs/>
          <w:szCs w:val="24"/>
        </w:rPr>
        <w:t>Foreign Affairs</w:t>
      </w:r>
      <w:r>
        <w:rPr>
          <w:rFonts w:cs="Times New Roman"/>
          <w:szCs w:val="24"/>
        </w:rPr>
        <w:t xml:space="preserve">, December 2014, http://www.foreignaffairs.com/articles/142260/michael-mcfaul-stephen-sestanovich-john-j-mearsheimer/faulty-powers; John J. Mearsheimer, “Why the Ukraine Crisis Is the West’s Fault: The Liberal Delusions That Provoked Putin,” </w:t>
      </w:r>
      <w:r>
        <w:rPr>
          <w:rFonts w:cs="Times New Roman"/>
          <w:i/>
          <w:iCs/>
          <w:szCs w:val="24"/>
        </w:rPr>
        <w:t>Foreign Affairs</w:t>
      </w:r>
      <w:r>
        <w:rPr>
          <w:rFonts w:cs="Times New Roman"/>
          <w:szCs w:val="24"/>
        </w:rPr>
        <w:t>, October 2014, http://www.foreignaffairs.com/articles/141769/john-j-mearsheimer/why-the-ukraine-crisis-is-the-wests-faul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A77B7"/>
    <w:rsid w:val="002D44B0"/>
    <w:rsid w:val="00470E9F"/>
    <w:rsid w:val="00601434"/>
    <w:rsid w:val="00643125"/>
    <w:rsid w:val="00743A62"/>
    <w:rsid w:val="007E703E"/>
    <w:rsid w:val="008517B5"/>
    <w:rsid w:val="00852B2D"/>
    <w:rsid w:val="00B469D1"/>
    <w:rsid w:val="00D63020"/>
    <w:rsid w:val="00DB646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A6830"/>
  <w15:docId w15:val="{C25131B4-D471-41C8-80FD-2EAC963E2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4" w:line="256" w:lineRule="auto"/>
      <w:ind w:right="10" w:firstLine="341"/>
      <w:jc w:val="both"/>
    </w:pPr>
  </w:style>
  <w:style w:type="paragraph" w:styleId="Heading1">
    <w:name w:val="heading 1"/>
    <w:basedOn w:val="Normal"/>
    <w:next w:val="Normal"/>
    <w:uiPriority w:val="9"/>
    <w:qFormat/>
    <w:pPr>
      <w:keepNext/>
      <w:keepLines/>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uiPriority w:val="99"/>
    <w:semiHidden/>
    <w:qFormat/>
    <w:rsid w:val="00141554"/>
    <w:rPr>
      <w:sz w:val="20"/>
      <w:szCs w:val="20"/>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uiPriority w:val="99"/>
    <w:qFormat/>
    <w:rsid w:val="00F74A5D"/>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after="0" w:line="240" w:lineRule="auto"/>
    </w:pPr>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paragraph" w:styleId="Bibliography">
    <w:name w:val="Bibliography"/>
    <w:basedOn w:val="Normal"/>
    <w:next w:val="Normal"/>
    <w:uiPriority w:val="37"/>
    <w:unhideWhenUsed/>
    <w:qFormat/>
    <w:rsid w:val="00F837AA"/>
    <w:pPr>
      <w:spacing w:after="240" w:line="240" w:lineRule="auto"/>
      <w:ind w:left="720" w:hanging="720"/>
    </w:pPr>
  </w:style>
  <w:style w:type="paragraph" w:styleId="Footer">
    <w:name w:val="footer"/>
    <w:basedOn w:val="Normal"/>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1F01D-2561-4168-8C8B-AC5284946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33</Pages>
  <Words>10713</Words>
  <Characters>61065</Characters>
  <Application>Microsoft Office Word</Application>
  <DocSecurity>0</DocSecurity>
  <Lines>508</Lines>
  <Paragraphs>143</Paragraphs>
  <ScaleCrop>false</ScaleCrop>
  <Company/>
  <LinksUpToDate>false</LinksUpToDate>
  <CharactersWithSpaces>7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res Gannon</cp:lastModifiedBy>
  <cp:revision>65</cp:revision>
  <dcterms:created xsi:type="dcterms:W3CDTF">2019-06-15T17:54:00Z</dcterms:created>
  <dcterms:modified xsi:type="dcterms:W3CDTF">2019-06-18T00: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gt;&lt;session id="GrCyfQul"/&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